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8568BB1" w14:textId="77777777" w:rsidR="002841CD" w:rsidRPr="00015DD2" w:rsidRDefault="002841CD">
      <w:pPr>
        <w:rPr>
          <w:rFonts w:ascii="Times New Roman" w:eastAsia="맑은 고딕" w:hAnsi="Times New Roman" w:cs="Times New Roman"/>
          <w:b/>
          <w:sz w:val="24"/>
          <w:szCs w:val="24"/>
          <w:lang w:val="en-GB"/>
        </w:rPr>
      </w:pPr>
      <w:r w:rsidRPr="00E676A8">
        <w:rPr>
          <w:rFonts w:ascii="Times New Roman" w:hAnsi="Times New Roman" w:cs="Times New Roman"/>
          <w:b/>
          <w:sz w:val="24"/>
          <w:szCs w:val="24"/>
          <w:lang w:val="en-GB"/>
        </w:rPr>
        <w:t xml:space="preserve">Extended Data Table 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</w:p>
    <w:p w14:paraId="0B39FCF7" w14:textId="77777777" w:rsidR="002841CD" w:rsidRDefault="002841CD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tbl>
      <w:tblPr>
        <w:tblW w:w="8355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60"/>
        <w:gridCol w:w="992"/>
        <w:gridCol w:w="1039"/>
        <w:gridCol w:w="1202"/>
        <w:gridCol w:w="876"/>
        <w:gridCol w:w="883"/>
        <w:gridCol w:w="961"/>
        <w:gridCol w:w="842"/>
      </w:tblGrid>
      <w:tr w:rsidR="00C12159" w:rsidRPr="00175867" w14:paraId="3E83F4A9" w14:textId="77777777" w:rsidTr="009772D1">
        <w:trPr>
          <w:trHeight w:val="444"/>
        </w:trPr>
        <w:tc>
          <w:tcPr>
            <w:tcW w:w="156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AAA4647" w14:textId="77777777" w:rsidR="003234F5" w:rsidRPr="00175867" w:rsidRDefault="00C12159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M</w:t>
            </w:r>
            <w:r w:rsidR="003234F5"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embrane</w:t>
            </w: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s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156F4A1" w14:textId="77777777" w:rsidR="003234F5" w:rsidRPr="00175867" w:rsidRDefault="00C12159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F</w:t>
            </w:r>
            <w:r w:rsidR="003234F5"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uel cell</w:t>
            </w:r>
          </w:p>
        </w:tc>
        <w:tc>
          <w:tcPr>
            <w:tcW w:w="1039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FF36800" w14:textId="77777777" w:rsidR="003234F5" w:rsidRPr="00175867" w:rsidRDefault="00C12159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 xml:space="preserve">Temperature </w:t>
            </w:r>
          </w:p>
        </w:tc>
        <w:tc>
          <w:tcPr>
            <w:tcW w:w="1202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7E9CBF3" w14:textId="77777777" w:rsidR="003234F5" w:rsidRPr="00175867" w:rsidRDefault="009772D1" w:rsidP="00015DD2">
            <w:pPr>
              <w:jc w:val="center"/>
              <w:rPr>
                <w:rFonts w:ascii="Times New Roman" w:eastAsia="바탕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Peak p</w:t>
            </w:r>
            <w:r w:rsidR="00FF407F"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ower density [W cm</w:t>
            </w:r>
            <w:r w:rsidR="00FF407F" w:rsidRPr="00175867">
              <w:rPr>
                <w:rFonts w:ascii="Times New Roman" w:eastAsia="바탕" w:hAnsi="Times New Roman" w:cs="Times New Roman"/>
                <w:b/>
                <w:sz w:val="16"/>
                <w:szCs w:val="16"/>
                <w:vertAlign w:val="superscript"/>
              </w:rPr>
              <w:t>–2</w:t>
            </w:r>
            <w:r w:rsidR="00FF407F"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]</w:t>
            </w:r>
          </w:p>
        </w:tc>
        <w:tc>
          <w:tcPr>
            <w:tcW w:w="876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hideMark/>
          </w:tcPr>
          <w:p w14:paraId="1F4209B6" w14:textId="77777777" w:rsidR="003234F5" w:rsidRPr="00175867" w:rsidRDefault="00FF407F" w:rsidP="009772D1">
            <w:pPr>
              <w:wordWrap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Pt loading [mg cm</w:t>
            </w: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  <w:vertAlign w:val="superscript"/>
              </w:rPr>
              <w:t>–2</w:t>
            </w: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]</w:t>
            </w:r>
          </w:p>
        </w:tc>
        <w:tc>
          <w:tcPr>
            <w:tcW w:w="883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37B5C31" w14:textId="77777777" w:rsidR="003234F5" w:rsidRPr="00175867" w:rsidRDefault="00FF407F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Fuel</w:t>
            </w:r>
          </w:p>
        </w:tc>
        <w:tc>
          <w:tcPr>
            <w:tcW w:w="961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6E8C8BCE" w14:textId="77777777" w:rsidR="003234F5" w:rsidRPr="00175867" w:rsidRDefault="00FF407F" w:rsidP="00015DD2">
            <w:pPr>
              <w:jc w:val="center"/>
              <w:rPr>
                <w:rFonts w:ascii="Times New Roman" w:eastAsia="바탕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Conductivity [S cm</w:t>
            </w: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  <w:vertAlign w:val="superscript"/>
              </w:rPr>
              <w:t>–1</w:t>
            </w: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]</w:t>
            </w:r>
          </w:p>
        </w:tc>
        <w:tc>
          <w:tcPr>
            <w:tcW w:w="842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20DC4D08" w14:textId="77777777" w:rsidR="003234F5" w:rsidRPr="00175867" w:rsidRDefault="00C56E01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eastAsia="바탕" w:hAnsi="Times New Roman" w:cs="Times New Roman"/>
                <w:b/>
                <w:sz w:val="16"/>
                <w:szCs w:val="16"/>
              </w:rPr>
              <w:t>Ref</w:t>
            </w:r>
          </w:p>
        </w:tc>
      </w:tr>
      <w:tr w:rsidR="00C12159" w:rsidRPr="00175867" w14:paraId="2350F0AF" w14:textId="77777777" w:rsidTr="00015DD2">
        <w:trPr>
          <w:trHeight w:val="331"/>
        </w:trPr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74DDF8B" w14:textId="77777777" w:rsidR="003234F5" w:rsidRPr="00175867" w:rsidRDefault="003234F5" w:rsidP="00015DD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lasma-coated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BPSH membran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185C3C5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LT-PEMFC</w:t>
            </w:r>
          </w:p>
        </w:tc>
        <w:tc>
          <w:tcPr>
            <w:tcW w:w="10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3B42219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80-120</w:t>
            </w:r>
          </w:p>
        </w:tc>
        <w:tc>
          <w:tcPr>
            <w:tcW w:w="12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08D0880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45 (120</w:t>
            </w:r>
            <w:r w:rsidR="00FF407F"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D8BF43D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.0 </w:t>
            </w:r>
          </w:p>
        </w:tc>
        <w:tc>
          <w:tcPr>
            <w:tcW w:w="8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D25848E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air</w:t>
            </w:r>
          </w:p>
        </w:tc>
        <w:tc>
          <w:tcPr>
            <w:tcW w:w="9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35AFE7F" w14:textId="77777777" w:rsidR="00C56E01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51</w:t>
            </w:r>
          </w:p>
          <w:p w14:paraId="14E22FD9" w14:textId="77777777" w:rsidR="003234F5" w:rsidRPr="00175867" w:rsidRDefault="00FF407F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(80℃ RH 100%)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445245EA" w14:textId="77777777" w:rsidR="003234F5" w:rsidRPr="00E55582" w:rsidRDefault="00E55582" w:rsidP="00E55582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2</w:t>
            </w:r>
          </w:p>
        </w:tc>
      </w:tr>
      <w:tr w:rsidR="00FF407F" w:rsidRPr="00175867" w14:paraId="2CA37300" w14:textId="77777777" w:rsidTr="00015DD2">
        <w:trPr>
          <w:trHeight w:val="331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32E38C5" w14:textId="77777777" w:rsidR="003234F5" w:rsidRPr="00175867" w:rsidRDefault="003234F5" w:rsidP="00015DD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BI/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F44DD8B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T-PEM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FF400A1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40-18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EC8DFE0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60 (180</w:t>
            </w:r>
            <w:r w:rsidR="00FF407F"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B4187D7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0.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C051980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air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AB00789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8</w:t>
            </w:r>
            <w:r w:rsidR="00FF407F" w:rsidRPr="00175867">
              <w:rPr>
                <w:rFonts w:ascii="Times New Roman" w:hAnsi="Times New Roman" w:cs="Times New Roman"/>
                <w:sz w:val="16"/>
                <w:szCs w:val="16"/>
              </w:rPr>
              <w:t>3 (15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0E1DE9EA" w14:textId="77777777" w:rsidR="003234F5" w:rsidRPr="00E55582" w:rsidRDefault="00E55582" w:rsidP="00E55582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0</w:t>
            </w:r>
          </w:p>
        </w:tc>
      </w:tr>
      <w:tr w:rsidR="00FF407F" w:rsidRPr="00175867" w14:paraId="0BEBC679" w14:textId="77777777" w:rsidTr="00015DD2">
        <w:trPr>
          <w:trHeight w:val="331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57F9B4C" w14:textId="77777777" w:rsidR="003234F5" w:rsidRPr="00175867" w:rsidRDefault="003234F5" w:rsidP="00015DD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Ti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composite PBI/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B757359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T-PEM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3D6F4C6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25-175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87928CC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="00FF407F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(175</w:t>
            </w:r>
            <w:r w:rsidR="00FF407F"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B1EDDEB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A3468F8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7ABE1D0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75</w:t>
            </w:r>
            <w:r w:rsidR="00FF407F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(175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2802BBCF" w14:textId="77777777" w:rsidR="003234F5" w:rsidRPr="00E55582" w:rsidRDefault="00EB1B66" w:rsidP="00E55582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15</w:t>
            </w:r>
          </w:p>
        </w:tc>
      </w:tr>
      <w:tr w:rsidR="00FF407F" w:rsidRPr="00175867" w14:paraId="78CE338A" w14:textId="77777777" w:rsidTr="00015DD2">
        <w:trPr>
          <w:trHeight w:val="331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F29D45D" w14:textId="77777777" w:rsidR="003234F5" w:rsidRPr="00175867" w:rsidRDefault="003234F5" w:rsidP="00015DD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TiS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composite PBI/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H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2C4EDC5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T-PEM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7E26D51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5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4889298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60</w:t>
            </w:r>
            <w:r w:rsidR="00FF407F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(150</w:t>
            </w:r>
            <w:r w:rsidR="00FF407F"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66CA6B7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144779F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AADF0FF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48</w:t>
            </w:r>
            <w:r w:rsidR="00FF407F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(15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1E031F23" w14:textId="77777777" w:rsidR="003234F5" w:rsidRPr="00E55582" w:rsidRDefault="00E55582" w:rsidP="00E55582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1</w:t>
            </w:r>
          </w:p>
        </w:tc>
      </w:tr>
      <w:tr w:rsidR="00FF407F" w:rsidRPr="00175867" w14:paraId="1FCD4B71" w14:textId="77777777" w:rsidTr="00015DD2">
        <w:trPr>
          <w:trHeight w:val="331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99C2D52" w14:textId="77777777" w:rsidR="003234F5" w:rsidRPr="00175867" w:rsidRDefault="003234F5" w:rsidP="00015DD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Si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nanoparticles composite PBI/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78363C1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T-PEM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696A919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CE1F095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5 (160</w:t>
            </w:r>
            <w:r w:rsidR="00FF407F"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2D76F6E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.2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DDA86A3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36BCD1E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2</w:t>
            </w:r>
            <w:r w:rsidR="00FF407F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(16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39A8E7B1" w14:textId="77777777" w:rsidR="003234F5" w:rsidRPr="00E55582" w:rsidRDefault="00EB1B66" w:rsidP="00E55582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14</w:t>
            </w:r>
          </w:p>
        </w:tc>
      </w:tr>
      <w:tr w:rsidR="00FF407F" w:rsidRPr="00175867" w14:paraId="42F49728" w14:textId="77777777" w:rsidTr="00015DD2">
        <w:trPr>
          <w:trHeight w:val="331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1D3F53C" w14:textId="77777777" w:rsidR="003234F5" w:rsidRPr="00175867" w:rsidRDefault="009772D1" w:rsidP="00015DD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="003234F5" w:rsidRPr="00175867">
              <w:rPr>
                <w:rFonts w:ascii="Times New Roman" w:hAnsi="Times New Roman" w:cs="Times New Roman"/>
                <w:sz w:val="16"/>
                <w:szCs w:val="16"/>
              </w:rPr>
              <w:t>ross-linked PBI/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H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B73C7B3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T-PEM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3C1141E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12D8091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53 (160</w:t>
            </w:r>
            <w:r w:rsidR="00FF407F"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9AA00F5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0.6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9F39F61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236270D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253</w:t>
            </w:r>
            <w:r w:rsidR="00FF407F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(20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0284FD43" w14:textId="77777777" w:rsidR="003234F5" w:rsidRPr="00E55582" w:rsidRDefault="00E55582" w:rsidP="00E55582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2</w:t>
            </w:r>
          </w:p>
        </w:tc>
      </w:tr>
      <w:tr w:rsidR="00FF407F" w:rsidRPr="00175867" w14:paraId="30B550C3" w14:textId="77777777" w:rsidTr="00015DD2">
        <w:trPr>
          <w:trHeight w:val="402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C57ACA1" w14:textId="77777777" w:rsidR="003234F5" w:rsidRPr="00175867" w:rsidRDefault="003234F5" w:rsidP="00015DD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WA</w:t>
            </w:r>
            <w:r w:rsidR="009772D1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meso-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br/>
              <w:t>silica composite PBI/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H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="00C12159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A8677D4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T-PEM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3AFC399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0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8EFBEA3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38(200</w:t>
            </w:r>
            <w:r w:rsidR="00FF407F"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0716F4C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.7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AC788A8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air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3D26AE6" w14:textId="77777777" w:rsidR="003234F5" w:rsidRPr="00175867" w:rsidRDefault="003234F5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23</w:t>
            </w:r>
            <w:r w:rsidR="00FF407F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(20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7A5BD989" w14:textId="77777777" w:rsidR="003234F5" w:rsidRPr="00E55582" w:rsidRDefault="00EB1B66" w:rsidP="00E55582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16</w:t>
            </w:r>
          </w:p>
        </w:tc>
      </w:tr>
      <w:tr w:rsidR="00FD55FB" w:rsidRPr="00175867" w14:paraId="39C38F09" w14:textId="77777777" w:rsidTr="00015DD2">
        <w:trPr>
          <w:trHeight w:val="402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23C32DF1" w14:textId="3538729B" w:rsidR="00FD55FB" w:rsidRPr="00E95F37" w:rsidRDefault="00FD55FB" w:rsidP="00FD55FB">
            <w:pPr>
              <w:jc w:val="left"/>
              <w:rPr>
                <w:rFonts w:ascii="Times New Roman" w:eastAsia="맑은 고딕" w:hAnsi="Times New Roman" w:cs="Times New Roman" w:hint="eastAsia"/>
                <w:sz w:val="16"/>
                <w:szCs w:val="16"/>
              </w:rPr>
            </w:pPr>
            <w:bookmarkStart w:id="0" w:name="_GoBack" w:colFirst="0" w:colLast="8"/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QAPOH/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11C63605" w14:textId="7340BC00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T-PEM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7C130B85" w14:textId="6167B0DE" w:rsidR="00FD55FB" w:rsidRPr="00E95F37" w:rsidRDefault="00FD55FB" w:rsidP="00FD55FB">
            <w:pPr>
              <w:jc w:val="center"/>
              <w:rPr>
                <w:rFonts w:ascii="Times New Roman" w:eastAsia="맑은 고딕" w:hAnsi="Times New Roman" w:cs="Times New Roman" w:hint="eastAsia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120-24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01ADE5E1" w14:textId="20BAEDAC" w:rsidR="00FD55FB" w:rsidRPr="00E95F37" w:rsidRDefault="00FD55FB" w:rsidP="00FD55FB">
            <w:pPr>
              <w:jc w:val="center"/>
              <w:rPr>
                <w:rFonts w:ascii="Times New Roman" w:eastAsia="맑은 고딕" w:hAnsi="Times New Roman" w:cs="Times New Roman" w:hint="eastAsia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1.74</w:t>
            </w:r>
            <w:r>
              <w:rPr>
                <w:rFonts w:ascii="Times New Roman" w:eastAsia="맑은 고딕" w:hAnsi="Times New Roman" w:cs="Times New Roman"/>
                <w:sz w:val="16"/>
                <w:szCs w:val="16"/>
              </w:rPr>
              <w:t xml:space="preserve"> 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(24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0758A642" w14:textId="314D553F" w:rsidR="00FD55FB" w:rsidRPr="00E95F37" w:rsidRDefault="00FD55FB" w:rsidP="00FD55FB">
            <w:pPr>
              <w:jc w:val="center"/>
              <w:rPr>
                <w:rFonts w:ascii="Times New Roman" w:eastAsia="맑은 고딕" w:hAnsi="Times New Roman" w:cs="Times New Roman" w:hint="eastAsia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1.1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6EEEEA53" w14:textId="00DAB913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5EA05366" w14:textId="23B60A4D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2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2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47AC5848" w14:textId="6B9FFA7F" w:rsidR="00FD55FB" w:rsidRDefault="00FD55FB" w:rsidP="00FD55FB">
            <w:pPr>
              <w:jc w:val="center"/>
              <w:rPr>
                <w:rFonts w:ascii="Times New Roman" w:eastAsia="맑은 고딕" w:hAnsi="Times New Roman" w:cs="Times New Roman" w:hint="eastAsia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18</w:t>
            </w:r>
          </w:p>
        </w:tc>
      </w:tr>
      <w:bookmarkEnd w:id="0"/>
      <w:tr w:rsidR="00FD55FB" w:rsidRPr="00175867" w14:paraId="320D0D90" w14:textId="77777777" w:rsidTr="00015DD2">
        <w:trPr>
          <w:trHeight w:val="402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6E80336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SnP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–Nafion composite membra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DCFF532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IT-PEM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DFE836A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00-24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80443EA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87 (24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6AE29A4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.2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2807D47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652DAA4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102 (29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139ABB38" w14:textId="77777777" w:rsidR="00FD55FB" w:rsidRPr="00E55582" w:rsidRDefault="00FD55FB" w:rsidP="00FD55FB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17</w:t>
            </w:r>
          </w:p>
        </w:tc>
      </w:tr>
      <w:tr w:rsidR="00FD55FB" w:rsidRPr="00175867" w14:paraId="5EC4386F" w14:textId="77777777" w:rsidTr="00015DD2">
        <w:trPr>
          <w:trHeight w:val="402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9CE2C53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e0.9Gd0.1P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composite PBI/ 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5872BEB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IT-PEM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DAC9FF4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60-25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281155B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31 (16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D1D0300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D08E0A8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air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89F6CB6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182 (18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471A8099" w14:textId="77777777" w:rsidR="00FD55FB" w:rsidRPr="00E55582" w:rsidRDefault="00FD55FB" w:rsidP="00FD55FB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3</w:t>
            </w:r>
          </w:p>
        </w:tc>
      </w:tr>
      <w:tr w:rsidR="00FD55FB" w:rsidRPr="00175867" w14:paraId="29499554" w14:textId="77777777" w:rsidTr="00015DD2">
        <w:trPr>
          <w:trHeight w:val="402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8B5E5C6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eP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electrolyte membran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53CA289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IT-FC(SCFC)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2345828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50-25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D26D013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25 (20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5091EB4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.2mm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9EBA2E6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FD544A6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18 (20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03B747C9" w14:textId="77777777" w:rsidR="00FD55FB" w:rsidRPr="00E55582" w:rsidRDefault="00FD55FB" w:rsidP="00FD55FB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4</w:t>
            </w:r>
          </w:p>
        </w:tc>
      </w:tr>
      <w:tr w:rsidR="00FD55FB" w:rsidRPr="00175867" w14:paraId="75FEE411" w14:textId="77777777" w:rsidTr="00015DD2">
        <w:trPr>
          <w:trHeight w:val="681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6F290E9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  <w:lang w:val="it-IT"/>
              </w:rPr>
              <w:t>Molten Cs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it-IT"/>
              </w:rPr>
              <w:t>5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lang w:val="it-IT"/>
              </w:rPr>
              <w:t>(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it-IT"/>
              </w:rPr>
              <w:t>4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lang w:val="it-IT"/>
              </w:rPr>
              <w:t>)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it-IT"/>
              </w:rPr>
              <w:t xml:space="preserve">2 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lang w:val="it-IT"/>
              </w:rPr>
              <w:t>electrolyte composite/ PBI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2ADE282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IT-FC(MCFC)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3D760FC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50-25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8B04928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12 (20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DF38AC7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0.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31FC8E4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56A8914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0.064 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(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5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33198B39" w14:textId="77777777" w:rsidR="00FD55FB" w:rsidRPr="00E55582" w:rsidRDefault="00FD55FB" w:rsidP="00FD55FB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5</w:t>
            </w:r>
          </w:p>
        </w:tc>
      </w:tr>
      <w:tr w:rsidR="00FD55FB" w:rsidRPr="00175867" w14:paraId="7CFB459E" w14:textId="77777777" w:rsidTr="00015DD2">
        <w:trPr>
          <w:trHeight w:val="402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E8062A0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s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-Zr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composite electrolyt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E54771B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IT-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96A1E9F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50-275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725B577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40 (275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CAF923C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0.7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689F94F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air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62E5319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0.02 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(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5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℃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5A36A240" w14:textId="77777777" w:rsidR="00FD55FB" w:rsidRPr="00E55582" w:rsidRDefault="00FD55FB" w:rsidP="00FD55FB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6</w:t>
            </w:r>
          </w:p>
        </w:tc>
      </w:tr>
      <w:tr w:rsidR="00FD55FB" w:rsidRPr="00175867" w14:paraId="25070520" w14:textId="77777777" w:rsidTr="00015DD2">
        <w:trPr>
          <w:trHeight w:val="402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EAAAC78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In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+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-Doped SnP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electrolyte membran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4A74AFE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IT-FC(SCFC)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0F4AC1F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5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57BDD6D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265 (25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BEA9954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0.6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2091996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22762D0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0.195 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(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5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℃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7C069ECC" w14:textId="77777777" w:rsidR="00FD55FB" w:rsidRPr="00E55582" w:rsidRDefault="00FD55FB" w:rsidP="00FD55FB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7</w:t>
            </w:r>
          </w:p>
        </w:tc>
      </w:tr>
      <w:tr w:rsidR="00FD55FB" w:rsidRPr="00175867" w14:paraId="41F35480" w14:textId="77777777" w:rsidTr="00015DD2">
        <w:trPr>
          <w:trHeight w:val="402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95C70C6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Thin Cs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 xml:space="preserve">4 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electrolyte membran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A5F0EBC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IT-FC(SCFC)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BC4FB9D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4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EF5B483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415 (24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31AF6CE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0.77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C7B2848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BC53E21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01 (2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℃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78ED4815" w14:textId="77777777" w:rsidR="00FD55FB" w:rsidRPr="00E55582" w:rsidRDefault="00FD55FB" w:rsidP="00FD55FB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8</w:t>
            </w:r>
          </w:p>
        </w:tc>
      </w:tr>
      <w:tr w:rsidR="00FD55FB" w:rsidRPr="00175867" w14:paraId="7472E3FD" w14:textId="77777777" w:rsidTr="00015DD2">
        <w:trPr>
          <w:trHeight w:val="331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EFD8A8B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FB8BA61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C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CD30ACE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≥350 (350-600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7526C6F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10 (35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016B1DF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1B27FCB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air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7DD6908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04135364" w14:textId="77777777" w:rsidR="00FD55FB" w:rsidRPr="00E55582" w:rsidRDefault="00FD55FB" w:rsidP="00FD55FB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39</w:t>
            </w:r>
          </w:p>
        </w:tc>
      </w:tr>
      <w:tr w:rsidR="00FD55FB" w:rsidRPr="00175867" w14:paraId="25663516" w14:textId="77777777" w:rsidTr="00015DD2">
        <w:trPr>
          <w:trHeight w:val="331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6A157BE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eria-based solid electrolyt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6B01786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SOFC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C834120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&gt;800(400-800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2665379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10 (35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A9D238D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9697C7D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air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ED99DF3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2D8D6B9D" w14:textId="77777777" w:rsidR="00FD55FB" w:rsidRPr="00E55582" w:rsidRDefault="00FD55FB" w:rsidP="00FD55FB">
            <w:pPr>
              <w:jc w:val="center"/>
              <w:rPr>
                <w:rFonts w:ascii="Times New Roman" w:eastAsia="맑은 고딕" w:hAnsi="Times New Roman" w:cs="Times New Roman"/>
                <w:sz w:val="16"/>
                <w:szCs w:val="16"/>
              </w:rPr>
            </w:pPr>
            <w:r>
              <w:rPr>
                <w:rFonts w:ascii="Times New Roman" w:eastAsia="맑은 고딕" w:hAnsi="Times New Roman" w:cs="Times New Roman" w:hint="eastAsia"/>
                <w:sz w:val="16"/>
                <w:szCs w:val="16"/>
              </w:rPr>
              <w:t>40</w:t>
            </w:r>
          </w:p>
        </w:tc>
      </w:tr>
      <w:tr w:rsidR="00FD55FB" w:rsidRPr="00175867" w14:paraId="088E2100" w14:textId="77777777" w:rsidTr="00015DD2">
        <w:trPr>
          <w:trHeight w:val="5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D0F58AB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SAN-CeHP-PBI/ 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0C9837F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This work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3DC65DC7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50-25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E086F6F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.4 (25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4A7F4DB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.5 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A692F07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/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03E0599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257 (280℃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36698132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D55FB" w:rsidRPr="00175867" w14:paraId="02205F04" w14:textId="77777777" w:rsidTr="00015DD2">
        <w:trPr>
          <w:trHeight w:val="331"/>
        </w:trPr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4F94BB91" w14:textId="77777777" w:rsidR="00FD55FB" w:rsidRPr="00175867" w:rsidRDefault="00FD55FB" w:rsidP="00FD55FB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SAN-CeHP-PBI/ 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P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17EC76DB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This work</w:t>
            </w:r>
          </w:p>
        </w:tc>
        <w:tc>
          <w:tcPr>
            <w:tcW w:w="103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6598667B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50-250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22A05BFF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.8  (250</w:t>
            </w:r>
            <w:r w:rsidRPr="00175867">
              <w:rPr>
                <w:rFonts w:ascii="Times New Roman" w:eastAsia="맑은 고딕" w:hAnsi="Times New Roman" w:cs="Times New Roman"/>
                <w:sz w:val="16"/>
                <w:szCs w:val="16"/>
              </w:rPr>
              <w:t>℃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7CF5FAE8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.5 </w:t>
            </w:r>
          </w:p>
        </w:tc>
        <w:tc>
          <w:tcPr>
            <w:tcW w:w="88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03A79C1B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2/air</w:t>
            </w:r>
          </w:p>
        </w:tc>
        <w:tc>
          <w:tcPr>
            <w:tcW w:w="96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  <w:hideMark/>
          </w:tcPr>
          <w:p w14:paraId="501C7B2B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0.257 (280℃)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9" w:type="dxa"/>
              <w:left w:w="9" w:type="dxa"/>
              <w:bottom w:w="0" w:type="dxa"/>
              <w:right w:w="9" w:type="dxa"/>
            </w:tcMar>
            <w:vAlign w:val="center"/>
          </w:tcPr>
          <w:p w14:paraId="6FAE05C6" w14:textId="77777777" w:rsidR="00FD55FB" w:rsidRPr="00175867" w:rsidRDefault="00FD55FB" w:rsidP="00FD55F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2EE9C717" w14:textId="77777777" w:rsidR="002841CD" w:rsidRDefault="002841CD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9877E65" w14:textId="77777777" w:rsidR="002841CD" w:rsidRDefault="002841CD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3E08CCA5" w14:textId="77777777" w:rsidR="002841CD" w:rsidRDefault="002841CD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729FBB9E" w14:textId="77777777" w:rsidR="002841CD" w:rsidRDefault="002841CD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74ED88E4" w14:textId="77777777" w:rsidR="002841CD" w:rsidRPr="002841CD" w:rsidRDefault="002841CD">
      <w:pPr>
        <w:rPr>
          <w:rFonts w:ascii="Times New Roman" w:eastAsia="맑은 고딕" w:hAnsi="Times New Roman" w:cs="Times New Roman"/>
          <w:b/>
          <w:sz w:val="24"/>
          <w:szCs w:val="24"/>
          <w:lang w:val="en-GB"/>
        </w:rPr>
      </w:pPr>
    </w:p>
    <w:p w14:paraId="57A993A1" w14:textId="77777777" w:rsidR="0032009D" w:rsidRDefault="00B45E61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E676A8">
        <w:rPr>
          <w:rFonts w:ascii="Times New Roman" w:hAnsi="Times New Roman" w:cs="Times New Roman"/>
          <w:b/>
          <w:sz w:val="24"/>
          <w:szCs w:val="24"/>
          <w:lang w:val="en-GB"/>
        </w:rPr>
        <w:t xml:space="preserve">Extended Data Table </w:t>
      </w:r>
      <w:r w:rsidR="002841CD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</w:p>
    <w:p w14:paraId="1F916A9F" w14:textId="77777777" w:rsidR="00015DD2" w:rsidRPr="00E676A8" w:rsidRDefault="00015DD2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tbl>
      <w:tblPr>
        <w:tblpPr w:leftFromText="142" w:rightFromText="142" w:vertAnchor="text" w:horzAnchor="margin" w:tblpY="146"/>
        <w:tblW w:w="9051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846"/>
        <w:gridCol w:w="2192"/>
        <w:gridCol w:w="2349"/>
        <w:gridCol w:w="3664"/>
      </w:tblGrid>
      <w:tr w:rsidR="00B45E61" w:rsidRPr="00175867" w14:paraId="670D282B" w14:textId="77777777" w:rsidTr="004E572D">
        <w:trPr>
          <w:trHeight w:val="148"/>
        </w:trPr>
        <w:tc>
          <w:tcPr>
            <w:tcW w:w="84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B41527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Symbol</w:t>
            </w:r>
          </w:p>
        </w:tc>
        <w:tc>
          <w:tcPr>
            <w:tcW w:w="219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9C4646" w14:textId="77777777" w:rsidR="00B45E61" w:rsidRPr="00175867" w:rsidRDefault="00C4138E" w:rsidP="00C4138E">
            <w:pPr>
              <w:wordWrap/>
              <w:spacing w:after="0" w:line="240" w:lineRule="auto"/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PA</w:t>
            </w:r>
            <w:r w:rsidR="00EC5DCF"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-</w:t>
            </w:r>
            <w:r w:rsidR="00B45E61"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 xml:space="preserve">doped </w:t>
            </w:r>
            <w:r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SAN-</w:t>
            </w:r>
            <w:r w:rsidR="00B45E61"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Ce</w:t>
            </w:r>
            <w:r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HP</w:t>
            </w:r>
            <w:r w:rsidR="00B45E61"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-PBI</w:t>
            </w:r>
          </w:p>
        </w:tc>
        <w:tc>
          <w:tcPr>
            <w:tcW w:w="2349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409B62" w14:textId="77777777" w:rsidR="00B45E61" w:rsidRPr="00175867" w:rsidRDefault="00C4138E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De</w:t>
            </w:r>
            <w:r w:rsidR="00EC5DCF"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-</w:t>
            </w:r>
            <w:r w:rsidR="00B45E61"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 xml:space="preserve">doped </w:t>
            </w:r>
            <w:r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 xml:space="preserve"> SAN-CeHP</w:t>
            </w:r>
            <w:r w:rsidRPr="00175867" w:rsidDel="00C4138E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 xml:space="preserve"> </w:t>
            </w:r>
            <w:r w:rsidR="00B45E61"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-PBI</w:t>
            </w:r>
          </w:p>
        </w:tc>
        <w:tc>
          <w:tcPr>
            <w:tcW w:w="366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95E208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b/>
                <w:color w:val="000000"/>
                <w:kern w:val="12"/>
                <w:sz w:val="16"/>
                <w:szCs w:val="20"/>
                <w:lang w:val="en-GB"/>
              </w:rPr>
              <w:t>Assignment</w:t>
            </w:r>
          </w:p>
        </w:tc>
      </w:tr>
      <w:tr w:rsidR="00B45E61" w:rsidRPr="00175867" w14:paraId="21660F0E" w14:textId="77777777" w:rsidTr="004E572D">
        <w:trPr>
          <w:trHeight w:val="217"/>
        </w:trPr>
        <w:tc>
          <w:tcPr>
            <w:tcW w:w="84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CADC99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+</w:t>
            </w:r>
          </w:p>
        </w:tc>
        <w:tc>
          <w:tcPr>
            <w:tcW w:w="21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7DD7C3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728</w:t>
            </w:r>
          </w:p>
        </w:tc>
        <w:tc>
          <w:tcPr>
            <w:tcW w:w="2349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1CB292F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-</w:t>
            </w:r>
          </w:p>
        </w:tc>
        <w:tc>
          <w:tcPr>
            <w:tcW w:w="366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9F7C5A5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C–H out-of-plane ring deformation</w:t>
            </w:r>
          </w:p>
        </w:tc>
      </w:tr>
      <w:tr w:rsidR="00B45E61" w:rsidRPr="00175867" w14:paraId="1007174C" w14:textId="77777777" w:rsidTr="004E572D">
        <w:trPr>
          <w:trHeight w:val="91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5C43D5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</w:p>
        </w:tc>
        <w:tc>
          <w:tcPr>
            <w:tcW w:w="2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A3219C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-</w:t>
            </w:r>
          </w:p>
        </w:tc>
        <w:tc>
          <w:tcPr>
            <w:tcW w:w="2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4D58B4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905</w:t>
            </w:r>
          </w:p>
        </w:tc>
        <w:tc>
          <w:tcPr>
            <w:tcW w:w="3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50D4F9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Stretching mode of PO</w:t>
            </w: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vertAlign w:val="subscript"/>
                <w:lang w:val="en-GB"/>
              </w:rPr>
              <w:t>4</w:t>
            </w: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 xml:space="preserve"> (ν1)</w:t>
            </w:r>
          </w:p>
        </w:tc>
      </w:tr>
      <w:tr w:rsidR="00B45E61" w:rsidRPr="00175867" w14:paraId="4794445D" w14:textId="77777777" w:rsidTr="004E572D">
        <w:trPr>
          <w:trHeight w:val="91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1572FB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↑</w:t>
            </w:r>
          </w:p>
        </w:tc>
        <w:tc>
          <w:tcPr>
            <w:tcW w:w="2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E9061E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911</w:t>
            </w:r>
          </w:p>
        </w:tc>
        <w:tc>
          <w:tcPr>
            <w:tcW w:w="2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69C54FD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-</w:t>
            </w:r>
          </w:p>
        </w:tc>
        <w:tc>
          <w:tcPr>
            <w:tcW w:w="3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6752835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Free phosphoric acid</w:t>
            </w:r>
          </w:p>
        </w:tc>
      </w:tr>
      <w:tr w:rsidR="00B45E61" w:rsidRPr="00175867" w14:paraId="2C10063B" w14:textId="77777777" w:rsidTr="004E572D">
        <w:trPr>
          <w:trHeight w:val="142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E0F8CD6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b/>
                <w:bCs/>
                <w:color w:val="000000"/>
                <w:kern w:val="12"/>
                <w:sz w:val="16"/>
                <w:szCs w:val="20"/>
                <w:lang w:val="en-GB"/>
              </w:rPr>
              <w:t>O</w:t>
            </w:r>
          </w:p>
        </w:tc>
        <w:tc>
          <w:tcPr>
            <w:tcW w:w="2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59ABA8B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964</w:t>
            </w:r>
          </w:p>
        </w:tc>
        <w:tc>
          <w:tcPr>
            <w:tcW w:w="2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F3474E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964</w:t>
            </w:r>
          </w:p>
        </w:tc>
        <w:tc>
          <w:tcPr>
            <w:tcW w:w="3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0348E3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Ring breathing vibration of benzene ring</w:t>
            </w:r>
          </w:p>
        </w:tc>
      </w:tr>
      <w:tr w:rsidR="00B45E61" w:rsidRPr="00175867" w14:paraId="3B70D04F" w14:textId="77777777" w:rsidTr="004E572D">
        <w:trPr>
          <w:trHeight w:val="217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DCBD022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</w:p>
        </w:tc>
        <w:tc>
          <w:tcPr>
            <w:tcW w:w="2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EFCAC3B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1144, 1120</w:t>
            </w:r>
          </w:p>
        </w:tc>
        <w:tc>
          <w:tcPr>
            <w:tcW w:w="2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E67FAED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1144</w:t>
            </w:r>
          </w:p>
        </w:tc>
        <w:tc>
          <w:tcPr>
            <w:tcW w:w="3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611FF02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C-C skeletal stretching</w:t>
            </w:r>
          </w:p>
        </w:tc>
      </w:tr>
      <w:tr w:rsidR="00B45E61" w:rsidRPr="00175867" w14:paraId="6C94FBB6" w14:textId="77777777" w:rsidTr="004E572D">
        <w:trPr>
          <w:trHeight w:val="217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1F445B5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</w:p>
        </w:tc>
        <w:tc>
          <w:tcPr>
            <w:tcW w:w="2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2316E2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-</w:t>
            </w:r>
          </w:p>
        </w:tc>
        <w:tc>
          <w:tcPr>
            <w:tcW w:w="2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31A5C2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1218</w:t>
            </w:r>
          </w:p>
        </w:tc>
        <w:tc>
          <w:tcPr>
            <w:tcW w:w="3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B0CC28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Amide (N-H)</w:t>
            </w:r>
          </w:p>
        </w:tc>
      </w:tr>
      <w:tr w:rsidR="00B45E61" w:rsidRPr="00175867" w14:paraId="3F5CB95B" w14:textId="77777777" w:rsidTr="004E572D">
        <w:trPr>
          <w:trHeight w:val="217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896596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α</w:t>
            </w:r>
          </w:p>
        </w:tc>
        <w:tc>
          <w:tcPr>
            <w:tcW w:w="2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40AF7B1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1281,1327</w:t>
            </w:r>
          </w:p>
        </w:tc>
        <w:tc>
          <w:tcPr>
            <w:tcW w:w="2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CD3716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1281,1331</w:t>
            </w:r>
          </w:p>
        </w:tc>
        <w:tc>
          <w:tcPr>
            <w:tcW w:w="3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C73583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C–H in-plane bending vibrations</w:t>
            </w:r>
          </w:p>
        </w:tc>
      </w:tr>
      <w:tr w:rsidR="00B45E61" w:rsidRPr="00175867" w14:paraId="0BD3C866" w14:textId="77777777" w:rsidTr="004E572D">
        <w:trPr>
          <w:trHeight w:val="258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3FBEEF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β</w:t>
            </w:r>
          </w:p>
        </w:tc>
        <w:tc>
          <w:tcPr>
            <w:tcW w:w="2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8CBFBA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1390,1420,1454</w:t>
            </w:r>
          </w:p>
        </w:tc>
        <w:tc>
          <w:tcPr>
            <w:tcW w:w="2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5A4016F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1395,1443,1474</w:t>
            </w:r>
          </w:p>
        </w:tc>
        <w:tc>
          <w:tcPr>
            <w:tcW w:w="3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D7E860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C=C/C=N benzimidazole ring stretching vibrations</w:t>
            </w:r>
          </w:p>
          <w:p w14:paraId="08FA77D4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(or C-H in plane vibrations)</w:t>
            </w:r>
          </w:p>
        </w:tc>
      </w:tr>
      <w:tr w:rsidR="00B45E61" w:rsidRPr="00175867" w14:paraId="2D43736C" w14:textId="77777777" w:rsidTr="004E572D">
        <w:trPr>
          <w:trHeight w:val="217"/>
        </w:trPr>
        <w:tc>
          <w:tcPr>
            <w:tcW w:w="84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6BBB65D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γ</w:t>
            </w:r>
          </w:p>
        </w:tc>
        <w:tc>
          <w:tcPr>
            <w:tcW w:w="21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4FE84C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1544,1560,1615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8F95A2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1535,1562,1612,1632</w:t>
            </w:r>
          </w:p>
        </w:tc>
        <w:tc>
          <w:tcPr>
            <w:tcW w:w="366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6C4297" w14:textId="77777777" w:rsidR="00B45E61" w:rsidRPr="00175867" w:rsidRDefault="00B45E61" w:rsidP="00FF407F">
            <w:pPr>
              <w:wordWrap/>
              <w:spacing w:after="0" w:line="240" w:lineRule="auto"/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</w:pPr>
            <w:r w:rsidRPr="00175867">
              <w:rPr>
                <w:rFonts w:ascii="Times New Roman" w:hAnsi="Times New Roman" w:cs="Times New Roman"/>
                <w:color w:val="000000"/>
                <w:kern w:val="12"/>
                <w:sz w:val="16"/>
                <w:szCs w:val="20"/>
                <w:lang w:val="en-GB"/>
              </w:rPr>
              <w:t>C=C/C=N benzimidazole ring stretching vibrations</w:t>
            </w:r>
          </w:p>
        </w:tc>
      </w:tr>
    </w:tbl>
    <w:p w14:paraId="0FAFC48A" w14:textId="77777777" w:rsidR="00B45E61" w:rsidRDefault="00B45E61">
      <w:pPr>
        <w:rPr>
          <w:rFonts w:eastAsia="맑은 고딕"/>
          <w:lang w:val="en-GB"/>
        </w:rPr>
      </w:pPr>
    </w:p>
    <w:p w14:paraId="65138E7D" w14:textId="77777777" w:rsidR="00147F82" w:rsidRDefault="00147F82">
      <w:pPr>
        <w:rPr>
          <w:rFonts w:eastAsia="맑은 고딕"/>
          <w:lang w:val="en-GB"/>
        </w:rPr>
      </w:pPr>
    </w:p>
    <w:p w14:paraId="3A4E3FA1" w14:textId="77777777" w:rsidR="00147F82" w:rsidRDefault="00147F82">
      <w:pPr>
        <w:rPr>
          <w:rFonts w:eastAsia="맑은 고딕"/>
          <w:lang w:val="en-GB"/>
        </w:rPr>
      </w:pPr>
    </w:p>
    <w:p w14:paraId="66EBE4BE" w14:textId="77777777" w:rsidR="00147F82" w:rsidRDefault="00147F82">
      <w:pPr>
        <w:rPr>
          <w:rFonts w:eastAsia="맑은 고딕"/>
          <w:lang w:val="en-GB"/>
        </w:rPr>
      </w:pPr>
    </w:p>
    <w:p w14:paraId="02B34463" w14:textId="77777777" w:rsidR="00147F82" w:rsidRDefault="00147F82">
      <w:pPr>
        <w:rPr>
          <w:rFonts w:eastAsia="맑은 고딕"/>
          <w:lang w:val="en-GB"/>
        </w:rPr>
      </w:pPr>
    </w:p>
    <w:p w14:paraId="32534B01" w14:textId="77777777" w:rsidR="00147F82" w:rsidRDefault="00147F82">
      <w:pPr>
        <w:rPr>
          <w:rFonts w:eastAsia="맑은 고딕"/>
          <w:lang w:val="en-GB"/>
        </w:rPr>
      </w:pPr>
    </w:p>
    <w:p w14:paraId="40713251" w14:textId="77777777" w:rsidR="00147F82" w:rsidRDefault="00147F82">
      <w:pPr>
        <w:rPr>
          <w:rFonts w:eastAsia="맑은 고딕"/>
          <w:lang w:val="en-GB"/>
        </w:rPr>
      </w:pPr>
    </w:p>
    <w:p w14:paraId="51A42CCF" w14:textId="77777777" w:rsidR="00147F82" w:rsidRDefault="00147F82">
      <w:pPr>
        <w:rPr>
          <w:rFonts w:eastAsia="맑은 고딕"/>
          <w:lang w:val="en-GB"/>
        </w:rPr>
      </w:pPr>
    </w:p>
    <w:p w14:paraId="2257E3CF" w14:textId="77777777" w:rsidR="00147F82" w:rsidRDefault="00147F82">
      <w:pPr>
        <w:rPr>
          <w:rFonts w:eastAsia="맑은 고딕"/>
          <w:lang w:val="en-GB"/>
        </w:rPr>
      </w:pPr>
    </w:p>
    <w:p w14:paraId="20CB312D" w14:textId="77777777" w:rsidR="00147F82" w:rsidRDefault="00147F82">
      <w:pPr>
        <w:rPr>
          <w:rFonts w:eastAsia="맑은 고딕"/>
          <w:lang w:val="en-GB"/>
        </w:rPr>
      </w:pPr>
    </w:p>
    <w:p w14:paraId="2E2A4EEF" w14:textId="77777777" w:rsidR="00147F82" w:rsidRDefault="00147F82">
      <w:pPr>
        <w:rPr>
          <w:rFonts w:eastAsia="맑은 고딕"/>
          <w:lang w:val="en-GB"/>
        </w:rPr>
      </w:pPr>
    </w:p>
    <w:p w14:paraId="2822FA85" w14:textId="77777777" w:rsidR="00147F82" w:rsidRDefault="00147F82">
      <w:pPr>
        <w:rPr>
          <w:rFonts w:eastAsia="맑은 고딕"/>
          <w:lang w:val="en-GB"/>
        </w:rPr>
      </w:pPr>
    </w:p>
    <w:p w14:paraId="60F19608" w14:textId="77777777" w:rsidR="00147F82" w:rsidRDefault="00147F82">
      <w:pPr>
        <w:rPr>
          <w:rFonts w:eastAsia="맑은 고딕"/>
          <w:lang w:val="en-GB"/>
        </w:rPr>
      </w:pPr>
    </w:p>
    <w:p w14:paraId="2F15A951" w14:textId="77777777" w:rsidR="00147F82" w:rsidRDefault="00147F82">
      <w:pPr>
        <w:rPr>
          <w:rFonts w:eastAsia="맑은 고딕"/>
          <w:lang w:val="en-GB"/>
        </w:rPr>
      </w:pPr>
    </w:p>
    <w:p w14:paraId="6D0D5E4B" w14:textId="77777777" w:rsidR="00147F82" w:rsidRDefault="00147F82">
      <w:pPr>
        <w:rPr>
          <w:rFonts w:eastAsia="맑은 고딕"/>
          <w:lang w:val="en-GB"/>
        </w:rPr>
      </w:pPr>
    </w:p>
    <w:p w14:paraId="34E7433B" w14:textId="77777777" w:rsidR="00147F82" w:rsidRDefault="00147F82">
      <w:pPr>
        <w:rPr>
          <w:rFonts w:eastAsia="맑은 고딕"/>
          <w:lang w:val="en-GB"/>
        </w:rPr>
      </w:pPr>
    </w:p>
    <w:p w14:paraId="270AFC23" w14:textId="77777777" w:rsidR="00147F82" w:rsidRDefault="00147F82">
      <w:pPr>
        <w:rPr>
          <w:rFonts w:eastAsia="맑은 고딕"/>
          <w:lang w:val="en-GB"/>
        </w:rPr>
      </w:pPr>
    </w:p>
    <w:p w14:paraId="6B778C0D" w14:textId="77777777" w:rsidR="00147F82" w:rsidRDefault="00147F82">
      <w:pPr>
        <w:rPr>
          <w:rFonts w:eastAsia="맑은 고딕"/>
          <w:lang w:val="en-GB"/>
        </w:rPr>
      </w:pPr>
    </w:p>
    <w:p w14:paraId="6444B78C" w14:textId="77777777" w:rsidR="00147F82" w:rsidRDefault="00147F82">
      <w:pPr>
        <w:rPr>
          <w:rFonts w:eastAsia="맑은 고딕"/>
          <w:lang w:val="en-GB"/>
        </w:rPr>
      </w:pPr>
    </w:p>
    <w:p w14:paraId="3B425432" w14:textId="77777777" w:rsidR="00147F82" w:rsidRDefault="00147F82">
      <w:pPr>
        <w:rPr>
          <w:rFonts w:eastAsia="맑은 고딕"/>
          <w:lang w:val="en-GB"/>
        </w:rPr>
      </w:pPr>
    </w:p>
    <w:p w14:paraId="7AA4CFF0" w14:textId="77777777" w:rsidR="00147F82" w:rsidRDefault="00147F82">
      <w:pPr>
        <w:rPr>
          <w:rFonts w:eastAsia="맑은 고딕"/>
          <w:lang w:val="en-GB"/>
        </w:rPr>
      </w:pPr>
    </w:p>
    <w:p w14:paraId="1FCA18DC" w14:textId="77777777" w:rsidR="00147F82" w:rsidRDefault="00147F82">
      <w:pPr>
        <w:rPr>
          <w:rFonts w:eastAsia="맑은 고딕"/>
          <w:lang w:val="en-GB"/>
        </w:rPr>
      </w:pPr>
    </w:p>
    <w:p w14:paraId="27286E57" w14:textId="77777777" w:rsidR="00147F82" w:rsidRDefault="00147F82" w:rsidP="00147F82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E676A8">
        <w:rPr>
          <w:rFonts w:ascii="Times New Roman" w:hAnsi="Times New Roman" w:cs="Times New Roman"/>
          <w:b/>
          <w:sz w:val="24"/>
          <w:szCs w:val="24"/>
          <w:lang w:val="en-GB"/>
        </w:rPr>
        <w:t xml:space="preserve">Extended Data Table 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</w:p>
    <w:p w14:paraId="551DBED8" w14:textId="77777777" w:rsidR="00147F82" w:rsidRDefault="00147F82" w:rsidP="00147F82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tbl>
      <w:tblPr>
        <w:tblW w:w="935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277"/>
        <w:gridCol w:w="918"/>
        <w:gridCol w:w="938"/>
        <w:gridCol w:w="836"/>
        <w:gridCol w:w="1122"/>
        <w:gridCol w:w="1288"/>
        <w:gridCol w:w="1208"/>
        <w:gridCol w:w="1766"/>
      </w:tblGrid>
      <w:tr w:rsidR="00316387" w:rsidRPr="00175867" w14:paraId="02902508" w14:textId="77777777" w:rsidTr="00175867">
        <w:trPr>
          <w:trHeight w:val="662"/>
        </w:trPr>
        <w:tc>
          <w:tcPr>
            <w:tcW w:w="127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12F49FE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Name of H</w:t>
            </w:r>
            <w:r w:rsidRPr="0017586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arrier</w:t>
            </w:r>
          </w:p>
        </w:tc>
        <w:tc>
          <w:tcPr>
            <w:tcW w:w="9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E369A32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Abbreviation</w:t>
            </w:r>
          </w:p>
        </w:tc>
        <w:tc>
          <w:tcPr>
            <w:tcW w:w="93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FC652FE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T (DoDH 95%) [°C]</w:t>
            </w:r>
          </w:p>
        </w:tc>
        <w:tc>
          <w:tcPr>
            <w:tcW w:w="83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66ACA85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T (DoDH 99%) [°C]</w:t>
            </w:r>
          </w:p>
        </w:tc>
        <w:tc>
          <w:tcPr>
            <w:tcW w:w="2410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9E8078A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T (DoDH) Range [°C]</w:t>
            </w:r>
          </w:p>
        </w:tc>
        <w:tc>
          <w:tcPr>
            <w:tcW w:w="120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5760DF3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Heat of Reaction</w:t>
            </w:r>
          </w:p>
          <w:p w14:paraId="7D0214CA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[kJ /mol_H</w:t>
            </w:r>
            <w:r w:rsidRPr="0017586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]</w:t>
            </w:r>
          </w:p>
        </w:tc>
        <w:tc>
          <w:tcPr>
            <w:tcW w:w="176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3E490B4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b/>
                <w:sz w:val="16"/>
                <w:szCs w:val="16"/>
              </w:rPr>
              <w:t>Reaction stoichiometry</w:t>
            </w:r>
          </w:p>
        </w:tc>
      </w:tr>
      <w:tr w:rsidR="00316387" w:rsidRPr="00175867" w14:paraId="0CB12B51" w14:textId="77777777" w:rsidTr="00175867">
        <w:trPr>
          <w:trHeight w:val="365"/>
        </w:trPr>
        <w:tc>
          <w:tcPr>
            <w:tcW w:w="127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EE95D00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Ammonia</w:t>
            </w:r>
          </w:p>
        </w:tc>
        <w:tc>
          <w:tcPr>
            <w:tcW w:w="9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9A1B294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N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93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B4C9FA0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5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3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5947804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35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12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BCD28D1" w14:textId="77777777" w:rsidR="00316387" w:rsidRPr="00175867" w:rsidRDefault="00316387" w:rsidP="000F79B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400 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Wang&lt;/Author&gt;&lt;Year&gt;2004&lt;/Year&gt;&lt;RecNum&gt;1&lt;/RecNum&gt;&lt;DisplayText&gt;&lt;style face="superscript"&gt;1&lt;/style&gt;&lt;/DisplayText&gt;&lt;record&gt;&lt;rec-number&gt;1&lt;/rec-number&gt;&lt;foreign-keys&gt;&lt;key app="EN" db-id="5ee9vrra4rfve0eddz5xfdr00tv9sz5vdw9z" timestamp="1623929134"&gt;1&lt;/key&gt;&lt;/foreign-keys&gt;&lt;ref-type name="Journal Article"&gt;17&lt;/ref-type&gt;&lt;contributors&gt;&lt;authors&gt;&lt;author&gt;Wang, SJ&lt;/author&gt;&lt;author&gt;Yin, SF&lt;/author&gt;&lt;author&gt;Li, L&lt;/author&gt;&lt;author&gt;Xu, BQ&lt;/author&gt;&lt;author&gt;Ng, CF&lt;/author&gt;&lt;author&gt;Au, CT&lt;/author&gt;&lt;/authors&gt;&lt;/contributors&gt;&lt;titles&gt;&lt;title&gt;Investigation on modification of Ru/CNTs catalyst for the generation of COx-free hydrogen from ammonia&lt;/title&gt;&lt;secondary-title&gt;Applied Catalysis B: Environmental&lt;/secondary-title&gt;&lt;/titles&gt;&lt;periodical&gt;&lt;full-title&gt;Applied Catalysis B: Environmental&lt;/full-title&gt;&lt;/periodical&gt;&lt;pages&gt;287-299&lt;/pages&gt;&lt;volume&gt;52&lt;/volume&gt;&lt;number&gt;4&lt;/number&gt;&lt;dates&gt;&lt;year&gt;2004&lt;/year&gt;&lt;/dates&gt;&lt;isbn&gt;0926-3373&lt;/isbn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Cha&lt;/Author&gt;&lt;Year&gt;2018&lt;/Year&gt;&lt;RecNum&gt;2&lt;/RecNum&gt;&lt;DisplayText&gt;&lt;style face="superscript"&gt;2&lt;/style&gt;&lt;/DisplayText&gt;&lt;record&gt;&lt;rec-number&gt;2&lt;/rec-number&gt;&lt;foreign-keys&gt;&lt;key app="EN" db-id="5ee9vrra4rfve0eddz5xfdr00tv9sz5vdw9z" timestamp="1623929188"&gt;2&lt;/key&gt;&lt;/foreign-keys&gt;&lt;ref-type name="Journal Article"&gt;17&lt;/ref-type&gt;&lt;contributors&gt;&lt;authors&gt;&lt;author&gt;Cha, Junyoung&lt;/author&gt;&lt;author&gt;Jo, Young Suk&lt;/author&gt;&lt;author&gt;Jeong, Hyangsoo&lt;/author&gt;&lt;author&gt;Han, Jonghee&lt;/author&gt;&lt;author&gt;Nam, Suk Woo&lt;/author&gt;&lt;author&gt;Song, Kwang Ho&lt;/author&gt;&lt;author&gt;Yoon, Chang Won&lt;/author&gt;&lt;/authors&gt;&lt;/contributors&gt;&lt;titles&gt;&lt;title&gt;Ammonia as an efficient COX-free hydrogen carrier: Fundamentals and feasibility analyses for fuel cell applications&lt;/title&gt;&lt;secondary-title&gt;Applied energy&lt;/secondary-title&gt;&lt;/titles&gt;&lt;periodical&gt;&lt;full-title&gt;Applied energy&lt;/full-title&gt;&lt;/periodical&gt;&lt;pages&gt;194-204&lt;/pages&gt;&lt;volume&gt;224&lt;/volume&gt;&lt;dates&gt;&lt;year&gt;2018&lt;/year&gt;&lt;/dates&gt;&lt;isbn&gt;0306-2619&lt;/isbn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8A39AF6" w14:textId="77777777" w:rsidR="00316387" w:rsidRPr="00175867" w:rsidRDefault="00316387" w:rsidP="000F79B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550 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Wang&lt;/Author&gt;&lt;Year&gt;2004&lt;/Year&gt;&lt;RecNum&gt;1&lt;/RecNum&gt;&lt;DisplayText&gt;&lt;style face="superscript"&gt;1&lt;/style&gt;&lt;/DisplayText&gt;&lt;record&gt;&lt;rec-number&gt;1&lt;/rec-number&gt;&lt;foreign-keys&gt;&lt;key app="EN" db-id="5ee9vrra4rfve0eddz5xfdr00tv9sz5vdw9z" timestamp="1623929134"&gt;1&lt;/key&gt;&lt;/foreign-keys&gt;&lt;ref-type name="Journal Article"&gt;17&lt;/ref-type&gt;&lt;contributors&gt;&lt;authors&gt;&lt;author&gt;Wang, SJ&lt;/author&gt;&lt;author&gt;Yin, SF&lt;/author&gt;&lt;author&gt;Li, L&lt;/author&gt;&lt;author&gt;Xu, BQ&lt;/author&gt;&lt;author&gt;Ng, CF&lt;/author&gt;&lt;author&gt;Au, CT&lt;/author&gt;&lt;/authors&gt;&lt;/contributors&gt;&lt;titles&gt;&lt;title&gt;Investigation on modification of Ru/CNTs catalyst for the generation of COx-free hydrogen from ammonia&lt;/title&gt;&lt;secondary-title&gt;Applied Catalysis B: Environmental&lt;/secondary-title&gt;&lt;/titles&gt;&lt;periodical&gt;&lt;full-title&gt;Applied Catalysis B: Environmental&lt;/full-title&gt;&lt;/periodical&gt;&lt;pages&gt;287-299&lt;/pages&gt;&lt;volume&gt;52&lt;/volume&gt;&lt;number&gt;4&lt;/number&gt;&lt;dates&gt;&lt;year&gt;2004&lt;/year&gt;&lt;/dates&gt;&lt;isbn&gt;0926-3373&lt;/isbn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Cha&lt;/Author&gt;&lt;Year&gt;2018&lt;/Year&gt;&lt;RecNum&gt;2&lt;/RecNum&gt;&lt;DisplayText&gt;&lt;style face="superscript"&gt;2&lt;/style&gt;&lt;/DisplayText&gt;&lt;record&gt;&lt;rec-number&gt;2&lt;/rec-number&gt;&lt;foreign-keys&gt;&lt;key app="EN" db-id="5ee9vrra4rfve0eddz5xfdr00tv9sz5vdw9z" timestamp="1623929188"&gt;2&lt;/key&gt;&lt;/foreign-keys&gt;&lt;ref-type name="Journal Article"&gt;17&lt;/ref-type&gt;&lt;contributors&gt;&lt;authors&gt;&lt;author&gt;Cha, Junyoung&lt;/author&gt;&lt;author&gt;Jo, Young Suk&lt;/author&gt;&lt;author&gt;Jeong, Hyangsoo&lt;/author&gt;&lt;author&gt;Han, Jonghee&lt;/author&gt;&lt;author&gt;Nam, Suk Woo&lt;/author&gt;&lt;author&gt;Song, Kwang Ho&lt;/author&gt;&lt;author&gt;Yoon, Chang Won&lt;/author&gt;&lt;/authors&gt;&lt;/contributors&gt;&lt;titles&gt;&lt;title&gt;Ammonia as an efficient COX-free hydrogen carrier: Fundamentals and feasibility analyses for fuel cell applications&lt;/title&gt;&lt;secondary-title&gt;Applied energy&lt;/secondary-title&gt;&lt;/titles&gt;&lt;periodical&gt;&lt;full-title&gt;Applied energy&lt;/full-title&gt;&lt;/periodical&gt;&lt;pages&gt;194-204&lt;/pages&gt;&lt;volume&gt;224&lt;/volume&gt;&lt;dates&gt;&lt;year&gt;2018&lt;/year&gt;&lt;/dates&gt;&lt;isbn&gt;0306-2619&lt;/isbn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77CC2AF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30.6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6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8457BF5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N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="0017586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75867"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3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N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</w:tr>
      <w:tr w:rsidR="00316387" w:rsidRPr="00175867" w14:paraId="06666CB3" w14:textId="77777777" w:rsidTr="00175867">
        <w:trPr>
          <w:trHeight w:val="662"/>
        </w:trPr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3D77694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Methane</w:t>
            </w:r>
          </w:p>
        </w:tc>
        <w:tc>
          <w:tcPr>
            <w:tcW w:w="9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BECCF6C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93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6DE6343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80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3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C92D316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7B8D35B" w14:textId="77777777" w:rsidR="00316387" w:rsidRPr="00175867" w:rsidRDefault="00316387" w:rsidP="000F79B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800 (1 bar) 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Meloni&lt;/Author&gt;&lt;Year&gt;2020&lt;/Year&gt;&lt;RecNum&gt;3&lt;/RecNum&gt;&lt;DisplayText&gt;&lt;style face="superscript"&gt;3&lt;/style&gt;&lt;/DisplayText&gt;&lt;record&gt;&lt;rec-number&gt;3&lt;/rec-number&gt;&lt;foreign-keys&gt;&lt;key app="EN" db-id="5ee9vrra4rfve0eddz5xfdr00tv9sz5vdw9z" timestamp="1623929285"&gt;3&lt;/key&gt;&lt;/foreign-keys&gt;&lt;ref-type name="Journal Article"&gt;17&lt;/ref-type&gt;&lt;contributors&gt;&lt;authors&gt;&lt;author&gt;Meloni, Eugenio&lt;/author&gt;&lt;author&gt;Martino, Marco&lt;/author&gt;&lt;author&gt;Palma, Vincenzo&lt;/author&gt;&lt;/authors&gt;&lt;/contributors&gt;&lt;titles&gt;&lt;title&gt;A short review on Ni based catalysts and related engineering issues for methane steam reforming&lt;/title&gt;&lt;secondary-title&gt;Catalysts&lt;/secondary-title&gt;&lt;/titles&gt;&lt;periodical&gt;&lt;full-title&gt;Catalysts&lt;/full-title&gt;&lt;/periodical&gt;&lt;pages&gt;352&lt;/pages&gt;&lt;volume&gt;10&lt;/volume&gt;&lt;number&gt;3&lt;/number&gt;&lt;dates&gt;&lt;year&gt;2020&lt;/year&gt;&lt;/dates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890EDCC" w14:textId="77777777" w:rsidR="00316387" w:rsidRPr="00175867" w:rsidRDefault="00316387" w:rsidP="000F79B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900 (1bar) 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Meloni&lt;/Author&gt;&lt;Year&gt;2020&lt;/Year&gt;&lt;RecNum&gt;3&lt;/RecNum&gt;&lt;DisplayText&gt;&lt;style face="superscript"&gt;3&lt;/style&gt;&lt;/DisplayText&gt;&lt;record&gt;&lt;rec-number&gt;3&lt;/rec-number&gt;&lt;foreign-keys&gt;&lt;key app="EN" db-id="5ee9vrra4rfve0eddz5xfdr00tv9sz5vdw9z" timestamp="1623929285"&gt;3&lt;/key&gt;&lt;/foreign-keys&gt;&lt;ref-type name="Journal Article"&gt;17&lt;/ref-type&gt;&lt;contributors&gt;&lt;authors&gt;&lt;author&gt;Meloni, Eugenio&lt;/author&gt;&lt;author&gt;Martino, Marco&lt;/author&gt;&lt;author&gt;Palma, Vincenzo&lt;/author&gt;&lt;/authors&gt;&lt;/contributors&gt;&lt;titles&gt;&lt;title&gt;A short review on Ni based catalysts and related engineering issues for methane steam reforming&lt;/title&gt;&lt;secondary-title&gt;Catalysts&lt;/secondary-title&gt;&lt;/titles&gt;&lt;periodical&gt;&lt;full-title&gt;Catalysts&lt;/full-title&gt;&lt;/periodical&gt;&lt;pages&gt;352&lt;/pages&gt;&lt;volume&gt;10&lt;/volume&gt;&lt;number&gt;3&lt;/number&gt;&lt;dates&gt;&lt;year&gt;2020&lt;/year&gt;&lt;/dates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AFF9D99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68.6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B4DE567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="00175867">
              <w:rPr>
                <w:rFonts w:ascii="Times New Roman" w:hAnsi="Times New Roman" w:cs="Times New Roman"/>
                <w:sz w:val="16"/>
                <w:szCs w:val="16"/>
              </w:rPr>
              <w:t xml:space="preserve">O </w:t>
            </w:r>
            <w:r w:rsidR="00175867"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CO + 3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</w:tr>
      <w:tr w:rsidR="00316387" w:rsidRPr="00175867" w14:paraId="73F9F50E" w14:textId="77777777" w:rsidTr="00175867">
        <w:trPr>
          <w:trHeight w:val="515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64BF0F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02667D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227A31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3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B666CA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6924E0B" w14:textId="77777777" w:rsidR="00316387" w:rsidRPr="00175867" w:rsidRDefault="00316387" w:rsidP="000F79B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800 (5~20bar) 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Meloni&lt;/Author&gt;&lt;Year&gt;2020&lt;/Year&gt;&lt;RecNum&gt;3&lt;/RecNum&gt;&lt;DisplayText&gt;&lt;style face="superscript"&gt;3&lt;/style&gt;&lt;/DisplayText&gt;&lt;record&gt;&lt;rec-number&gt;3&lt;/rec-number&gt;&lt;foreign-keys&gt;&lt;key app="EN" db-id="5ee9vrra4rfve0eddz5xfdr00tv9sz5vdw9z" timestamp="1623929285"&gt;3&lt;/key&gt;&lt;/foreign-keys&gt;&lt;ref-type name="Journal Article"&gt;17&lt;/ref-type&gt;&lt;contributors&gt;&lt;authors&gt;&lt;author&gt;Meloni, Eugenio&lt;/author&gt;&lt;author&gt;Martino, Marco&lt;/author&gt;&lt;author&gt;Palma, Vincenzo&lt;/author&gt;&lt;/authors&gt;&lt;/contributors&gt;&lt;titles&gt;&lt;title&gt;A short review on Ni based catalysts and related engineering issues for methane steam reforming&lt;/title&gt;&lt;secondary-title&gt;Catalysts&lt;/secondary-title&gt;&lt;/titles&gt;&lt;periodical&gt;&lt;full-title&gt;Catalysts&lt;/full-title&gt;&lt;/periodical&gt;&lt;pages&gt;352&lt;/pages&gt;&lt;volume&gt;10&lt;/volume&gt;&lt;number&gt;3&lt;/number&gt;&lt;dates&gt;&lt;year&gt;2020&lt;/year&gt;&lt;/dates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5C8BCD0" w14:textId="77777777" w:rsidR="00316387" w:rsidRPr="00175867" w:rsidRDefault="00316387" w:rsidP="000F79B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1000 (5~20bar) 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Meloni&lt;/Author&gt;&lt;Year&gt;2020&lt;/Year&gt;&lt;RecNum&gt;3&lt;/RecNum&gt;&lt;DisplayText&gt;&lt;style face="superscript"&gt;3&lt;/style&gt;&lt;/DisplayText&gt;&lt;record&gt;&lt;rec-number&gt;3&lt;/rec-number&gt;&lt;foreign-keys&gt;&lt;key app="EN" db-id="5ee9vrra4rfve0eddz5xfdr00tv9sz5vdw9z" timestamp="1623929285"&gt;3&lt;/key&gt;&lt;/foreign-keys&gt;&lt;ref-type name="Journal Article"&gt;17&lt;/ref-type&gt;&lt;contributors&gt;&lt;authors&gt;&lt;author&gt;Meloni, Eugenio&lt;/author&gt;&lt;author&gt;Martino, Marco&lt;/author&gt;&lt;author&gt;Palma, Vincenzo&lt;/author&gt;&lt;/authors&gt;&lt;/contributors&gt;&lt;titles&gt;&lt;title&gt;A short review on Ni based catalysts and related engineering issues for methane steam reforming&lt;/title&gt;&lt;secondary-title&gt;Catalysts&lt;/secondary-title&gt;&lt;/titles&gt;&lt;periodical&gt;&lt;full-title&gt;Catalysts&lt;/full-title&gt;&lt;/periodical&gt;&lt;pages&gt;352&lt;/pages&gt;&lt;volume&gt;10&lt;/volume&gt;&lt;number&gt;3&lt;/number&gt;&lt;dates&gt;&lt;year&gt;2020&lt;/year&gt;&lt;/dates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002F9C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2F486B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16387" w:rsidRPr="00175867" w14:paraId="13D1DC83" w14:textId="77777777" w:rsidTr="00175867">
        <w:trPr>
          <w:trHeight w:val="662"/>
        </w:trPr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73AFF2A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-propanol</w:t>
            </w:r>
          </w:p>
        </w:tc>
        <w:tc>
          <w:tcPr>
            <w:tcW w:w="9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D5BC973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54BF66E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40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E398F89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44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12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1444FBE" w14:textId="77777777" w:rsidR="00316387" w:rsidRPr="00175867" w:rsidRDefault="00316387" w:rsidP="000F79B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400 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Mizuno&lt;/Author&gt;&lt;Year&gt;2003&lt;/Year&gt;&lt;RecNum&gt;4&lt;/RecNum&gt;&lt;DisplayText&gt;&lt;style face="superscript"&gt;4&lt;/style&gt;&lt;/DisplayText&gt;&lt;record&gt;&lt;rec-number&gt;4&lt;/rec-number&gt;&lt;foreign-keys&gt;&lt;key app="EN" db-id="5ee9vrra4rfve0eddz5xfdr00tv9sz5vdw9z" timestamp="1623929352"&gt;4&lt;/key&gt;&lt;/foreign-keys&gt;&lt;ref-type name="Journal Article"&gt;17&lt;/ref-type&gt;&lt;contributors&gt;&lt;authors&gt;&lt;author&gt;Mizuno, Takaki&lt;/author&gt;&lt;author&gt;Nakajima, Tsuyoshi&lt;/author&gt;&lt;/authors&gt;&lt;/contributors&gt;&lt;titles&gt;&lt;title&gt;TPR studies on steam reforming of 2-propanol on Rh/Al 2 O 3, Ru/Al 2 O 3 and Pd/Al 2 O 3&lt;/title&gt;&lt;secondary-title&gt;Reaction Kinetics and Catalysis Letters&lt;/secondary-title&gt;&lt;/titles&gt;&lt;periodical&gt;&lt;full-title&gt;Reaction Kinetics and Catalysis Letters&lt;/full-title&gt;&lt;/periodical&gt;&lt;pages&gt;315-324&lt;/pages&gt;&lt;volume&gt;78&lt;/volume&gt;&lt;number&gt;2&lt;/number&gt;&lt;dates&gt;&lt;year&gt;2003&lt;/year&gt;&lt;/dates&gt;&lt;isbn&gt;1588-2837&lt;/isbn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Mizuno&lt;/Author&gt;&lt;Year&gt;2003&lt;/Year&gt;&lt;RecNum&gt;5&lt;/RecNum&gt;&lt;DisplayText&gt;&lt;style face="superscript"&gt;5&lt;/style&gt;&lt;/DisplayText&gt;&lt;record&gt;&lt;rec-number&gt;5&lt;/rec-number&gt;&lt;foreign-keys&gt;&lt;key app="EN" db-id="5ee9vrra4rfve0eddz5xfdr00tv9sz5vdw9z" timestamp="1623930097"&gt;5&lt;/key&gt;&lt;/foreign-keys&gt;&lt;ref-type name="Journal Article"&gt;17&lt;/ref-type&gt;&lt;contributors&gt;&lt;authors&gt;&lt;author&gt;Mizuno, T&lt;/author&gt;&lt;author&gt;Matsumura, Y&lt;/author&gt;&lt;author&gt;Nakajima, T&lt;/author&gt;&lt;author&gt;Mishima, S&lt;/author&gt;&lt;/authors&gt;&lt;/contributors&gt;&lt;titles&gt;&lt;title&gt;Effect of support on catalytic properties of Rh catalysts for steam reforming of 2-propanol&lt;/title&gt;&lt;secondary-title&gt;International journal of hydrogen energy&lt;/secondary-title&gt;&lt;/titles&gt;&lt;periodical&gt;&lt;full-title&gt;International journal of hydrogen energy&lt;/full-title&gt;&lt;/periodical&gt;&lt;pages&gt;1393-1399&lt;/pages&gt;&lt;volume&gt;28&lt;/volume&gt;&lt;number&gt;12&lt;/number&gt;&lt;dates&gt;&lt;year&gt;2003&lt;/year&gt;&lt;/dates&gt;&lt;isbn&gt;0360-3199&lt;/isbn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5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4B3DEC0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500 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Mizuno&lt;/Author&gt;&lt;Year&gt;2003&lt;/Year&gt;&lt;RecNum&gt;4&lt;/RecNum&gt;&lt;DisplayText&gt;&lt;style face="superscript"&gt;4&lt;/style&gt;&lt;/DisplayText&gt;&lt;record&gt;&lt;rec-number&gt;4&lt;/rec-number&gt;&lt;foreign-keys&gt;&lt;key app="EN" db-id="5ee9vrra4rfve0eddz5xfdr00tv9sz5vdw9z" timestamp="1623929352"&gt;4&lt;/key&gt;&lt;/foreign-keys&gt;&lt;ref-type name="Journal Article"&gt;17&lt;/ref-type&gt;&lt;contributors&gt;&lt;authors&gt;&lt;author&gt;Mizuno, Takaki&lt;/author&gt;&lt;author&gt;Nakajima, Tsuyoshi&lt;/author&gt;&lt;/authors&gt;&lt;/contributors&gt;&lt;titles&gt;&lt;title&gt;TPR studies on steam reforming of 2-propanol on Rh/Al 2 O 3, Ru/Al 2 O 3 and Pd/Al 2 O 3&lt;/title&gt;&lt;secondary-title&gt;Reaction Kinetics and Catalysis Letters&lt;/secondary-title&gt;&lt;/titles&gt;&lt;periodical&gt;&lt;full-title&gt;Reaction Kinetics and Catalysis Letters&lt;/full-title&gt;&lt;/periodical&gt;&lt;pages&gt;315-324&lt;/pages&gt;&lt;volume&gt;78&lt;/volume&gt;&lt;number&gt;2&lt;/number&gt;&lt;dates&gt;&lt;year&gt;2003&lt;/year&gt;&lt;/dates&gt;&lt;isbn&gt;1588-2837&lt;/isbn&gt;&lt;urls&gt;&lt;/urls&gt;&lt;/record&gt;&lt;/Cite&gt;&lt;/EndNote&gt;</w:instrTex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0F79BE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="000F79BE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Mizuno&lt;/Author&gt;&lt;Year&gt;2003&lt;/Year&gt;&lt;RecNum&gt;5&lt;/RecNum&gt;&lt;DisplayText&gt;&lt;style face="superscript"&gt;5&lt;/style&gt;&lt;/DisplayText&gt;&lt;record&gt;&lt;rec-number&gt;5&lt;/rec-number&gt;&lt;foreign-keys&gt;&lt;key app="EN" db-id="5ee9vrra4rfve0eddz5xfdr00tv9sz5vdw9z" timestamp="1623930097"&gt;5&lt;/key&gt;&lt;/foreign-keys&gt;&lt;ref-type name="Journal Article"&gt;17&lt;/ref-type&gt;&lt;contributors&gt;&lt;authors&gt;&lt;author&gt;Mizuno, T&lt;/author&gt;&lt;author&gt;Matsumura, Y&lt;/author&gt;&lt;author&gt;Nakajima, T&lt;/author&gt;&lt;author&gt;Mishima, S&lt;/author&gt;&lt;/authors&gt;&lt;/contributors&gt;&lt;titles&gt;&lt;title&gt;Effect of support on catalytic properties of Rh catalysts for steam reforming of 2-propanol&lt;/title&gt;&lt;secondary-title&gt;International journal of hydrogen energy&lt;/secondary-title&gt;&lt;/titles&gt;&lt;periodical&gt;&lt;full-title&gt;International journal of hydrogen energy&lt;/full-title&gt;&lt;/periodical&gt;&lt;pages&gt;1393-1399&lt;/pages&gt;&lt;volume&gt;28&lt;/volume&gt;&lt;number&gt;12&lt;/number&gt;&lt;dates&gt;&lt;year&gt;2003&lt;/year&gt;&lt;/dates&gt;&lt;isbn&gt;0360-3199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5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3754478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70.8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4D06578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H(OH)C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2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  <w:p w14:paraId="19D17713" w14:textId="77777777" w:rsidR="00316387" w:rsidRPr="00175867" w:rsidRDefault="0017586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6H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3CO</w:t>
            </w:r>
          </w:p>
        </w:tc>
      </w:tr>
      <w:tr w:rsidR="00316387" w:rsidRPr="00175867" w14:paraId="5026DD47" w14:textId="77777777" w:rsidTr="00175867">
        <w:trPr>
          <w:trHeight w:val="662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054170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AC5A33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00D41C1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38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7A039D1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60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12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D6E351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DB4C7B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611CB0D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33.5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3A76653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H(OH)C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5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  <w:p w14:paraId="180D4543" w14:textId="77777777" w:rsidR="00316387" w:rsidRPr="00175867" w:rsidRDefault="0017586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9H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3CO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</w:tr>
      <w:tr w:rsidR="00316387" w:rsidRPr="00175867" w14:paraId="327E2B11" w14:textId="77777777" w:rsidTr="00175867">
        <w:trPr>
          <w:trHeight w:val="365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E03C0A2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Formic acid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10210DE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COOH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74E04F7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X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7215C5D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X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5E10D2A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25 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Luo&lt;/Author&gt;&lt;Year&gt;2020&lt;/Year&gt;&lt;RecNum&gt;6&lt;/RecNum&gt;&lt;DisplayText&gt;&lt;style face="superscript"&gt;6&lt;/style&gt;&lt;/DisplayText&gt;&lt;record&gt;&lt;rec-number&gt;6&lt;/rec-number&gt;&lt;foreign-keys&gt;&lt;key app="EN" db-id="5ee9vrra4rfve0eddz5xfdr00tv9sz5vdw9z" timestamp="1623930161"&gt;6&lt;/key&gt;&lt;/foreign-keys&gt;&lt;ref-type name="Journal Article"&gt;17&lt;/ref-type&gt;&lt;contributors&gt;&lt;authors&gt;&lt;author&gt;Luo, Yixing&lt;/author&gt;&lt;author&gt;Yang, Qifeng&lt;/author&gt;&lt;author&gt;Nie, Wendan&lt;/author&gt;&lt;author&gt;Yao, Qilu&lt;/author&gt;&lt;author&gt;Zhang, Zhujun&lt;/author&gt;&lt;author&gt;Lu, Zhang-Hui&lt;/author&gt;&lt;/authors&gt;&lt;/contributors&gt;&lt;titles&gt;&lt;title&gt;Anchoring IrPdAu nanoparticles on NH2-SBA-15 for fast hydrogen production from formic acid at room temperature&lt;/title&gt;&lt;secondary-title&gt;ACS applied materials &amp;amp; interfaces&lt;/secondary-title&gt;&lt;/titles&gt;&lt;periodical&gt;&lt;full-title&gt;ACS applied materials &amp;amp; interfaces&lt;/full-title&gt;&lt;/periodical&gt;&lt;pages&gt;8082-8090&lt;/pages&gt;&lt;volume&gt;12&lt;/volume&gt;&lt;number&gt;7&lt;/number&gt;&lt;dates&gt;&lt;year&gt;2020&lt;/year&gt;&lt;/dates&gt;&lt;isbn&gt;1944-8244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6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Stathi&lt;/Author&gt;&lt;Year&gt;2015&lt;/Year&gt;&lt;RecNum&gt;7&lt;/RecNum&gt;&lt;DisplayText&gt;&lt;style face="superscript"&gt;7&lt;/style&gt;&lt;/DisplayText&gt;&lt;record&gt;&lt;rec-number&gt;7&lt;/rec-number&gt;&lt;foreign-keys&gt;&lt;key app="EN" db-id="5ee9vrra4rfve0eddz5xfdr00tv9sz5vdw9z" timestamp="1623930238"&gt;7&lt;/key&gt;&lt;/foreign-keys&gt;&lt;ref-type name="Journal Article"&gt;17&lt;/ref-type&gt;&lt;contributors&gt;&lt;authors&gt;&lt;author&gt;Stathi, Panagiota&lt;/author&gt;&lt;author&gt;Deligiannakis, Yiannis&lt;/author&gt;&lt;author&gt;Avgouropoulos, George&lt;/author&gt;&lt;author&gt;Louloudi, Maria&lt;/author&gt;&lt;/authors&gt;&lt;/contributors&gt;&lt;titles&gt;&lt;title&gt;Efficient H2 production from formic acid by a supported iron catalyst on silica&lt;/title&gt;&lt;secondary-title&gt;Applied Catalysis A: General&lt;/secondary-title&gt;&lt;/titles&gt;&lt;periodical&gt;&lt;full-title&gt;Applied Catalysis A: General&lt;/full-title&gt;&lt;/periodical&gt;&lt;pages&gt;176-184&lt;/pages&gt;&lt;volume&gt;498&lt;/volume&gt;&lt;dates&gt;&lt;year&gt;2015&lt;/year&gt;&lt;/dates&gt;&lt;isbn&gt;0926-860X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7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5C2D2A2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90 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Luo&lt;/Author&gt;&lt;Year&gt;2020&lt;/Year&gt;&lt;RecNum&gt;6&lt;/RecNum&gt;&lt;DisplayText&gt;&lt;style face="superscript"&gt;6&lt;/style&gt;&lt;/DisplayText&gt;&lt;record&gt;&lt;rec-number&gt;6&lt;/rec-number&gt;&lt;foreign-keys&gt;&lt;key app="EN" db-id="5ee9vrra4rfve0eddz5xfdr00tv9sz5vdw9z" timestamp="1623930161"&gt;6&lt;/key&gt;&lt;/foreign-keys&gt;&lt;ref-type name="Journal Article"&gt;17&lt;/ref-type&gt;&lt;contributors&gt;&lt;authors&gt;&lt;author&gt;Luo, Yixing&lt;/author&gt;&lt;author&gt;Yang, Qifeng&lt;/author&gt;&lt;author&gt;Nie, Wendan&lt;/author&gt;&lt;author&gt;Yao, Qilu&lt;/author&gt;&lt;author&gt;Zhang, Zhujun&lt;/author&gt;&lt;author&gt;Lu, Zhang-Hui&lt;/author&gt;&lt;/authors&gt;&lt;/contributors&gt;&lt;titles&gt;&lt;title&gt;Anchoring IrPdAu nanoparticles on NH2-SBA-15 for fast hydrogen production from formic acid at room temperature&lt;/title&gt;&lt;secondary-title&gt;ACS applied materials &amp;amp; interfaces&lt;/secondary-title&gt;&lt;/titles&gt;&lt;periodical&gt;&lt;full-title&gt;ACS applied materials &amp;amp; interfaces&lt;/full-title&gt;&lt;/periodical&gt;&lt;pages&gt;8082-8090&lt;/pages&gt;&lt;volume&gt;12&lt;/volume&gt;&lt;number&gt;7&lt;/number&gt;&lt;dates&gt;&lt;year&gt;2020&lt;/year&gt;&lt;/dates&gt;&lt;isbn&gt;1944-8244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6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Stathi&lt;/Author&gt;&lt;Year&gt;2015&lt;/Year&gt;&lt;RecNum&gt;7&lt;/RecNum&gt;&lt;DisplayText&gt;&lt;style face="superscript"&gt;7&lt;/style&gt;&lt;/DisplayText&gt;&lt;record&gt;&lt;rec-number&gt;7&lt;/rec-number&gt;&lt;foreign-keys&gt;&lt;key app="EN" db-id="5ee9vrra4rfve0eddz5xfdr00tv9sz5vdw9z" timestamp="1623930238"&gt;7&lt;/key&gt;&lt;/foreign-keys&gt;&lt;ref-type name="Journal Article"&gt;17&lt;/ref-type&gt;&lt;contributors&gt;&lt;authors&gt;&lt;author&gt;Stathi, Panagiota&lt;/author&gt;&lt;author&gt;Deligiannakis, Yiannis&lt;/author&gt;&lt;author&gt;Avgouropoulos, George&lt;/author&gt;&lt;author&gt;Louloudi, Maria&lt;/author&gt;&lt;/authors&gt;&lt;/contributors&gt;&lt;titles&gt;&lt;title&gt;Efficient H2 production from formic acid by a supported iron catalyst on silica&lt;/title&gt;&lt;secondary-title&gt;Applied Catalysis A: General&lt;/secondary-title&gt;&lt;/titles&gt;&lt;periodical&gt;&lt;full-title&gt;Applied Catalysis A: General&lt;/full-title&gt;&lt;/periodical&gt;&lt;pages&gt;176-184&lt;/pages&gt;&lt;volume&gt;498&lt;/volume&gt;&lt;dates&gt;&lt;year&gt;2015&lt;/year&gt;&lt;/dates&gt;&lt;isbn&gt;0926-860X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7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E176A8A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4.6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35F1A3B" w14:textId="77777777" w:rsidR="00316387" w:rsidRPr="00175867" w:rsidRDefault="0017586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HCOOH </w:t>
            </w:r>
            <w:r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H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CO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</w:tr>
      <w:tr w:rsidR="00316387" w:rsidRPr="00175867" w14:paraId="36475D30" w14:textId="77777777" w:rsidTr="00175867">
        <w:trPr>
          <w:trHeight w:val="66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D46F8A7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Formate (Na)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6BDF177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+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HCO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FE5310F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X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697C338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X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7293314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30 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Hwang&lt;/Author&gt;&lt;Year&gt;2020&lt;/Year&gt;&lt;RecNum&gt;8&lt;/RecNum&gt;&lt;DisplayText&gt;&lt;style face="superscript"&gt;8&lt;/style&gt;&lt;/DisplayText&gt;&lt;record&gt;&lt;rec-number&gt;8&lt;/rec-number&gt;&lt;foreign-keys&gt;&lt;key app="EN" db-id="5ee9vrra4rfve0eddz5xfdr00tv9sz5vdw9z" timestamp="1623930280"&gt;8&lt;/key&gt;&lt;/foreign-keys&gt;&lt;ref-type name="Journal Article"&gt;17&lt;/ref-type&gt;&lt;contributors&gt;&lt;authors&gt;&lt;author&gt;Hwang, Yeon Jin&lt;/author&gt;&lt;author&gt;Kwon, Yearang&lt;/author&gt;&lt;author&gt;Kim, Yongmin&lt;/author&gt;&lt;author&gt;Sohn, Hyuntae&lt;/author&gt;&lt;author&gt;Nam, Suk Woo&lt;/author&gt;&lt;author&gt;Kim, Joohoon&lt;/author&gt;&lt;author&gt;Autrey, Tom&lt;/author&gt;&lt;author&gt;Yoon, Chang Won&lt;/author&gt;&lt;author&gt;Jo, Young Suk&lt;/author&gt;&lt;author&gt;Jeong, Hyangsoo&lt;/author&gt;&lt;/authors&gt;&lt;/contributors&gt;&lt;titles&gt;&lt;title&gt;Development of an Autothermal Formate-Based Hydrogen Generator: From Optimization of Formate Dehydrogenation Conditions to Thermal Integration with Fuel Cells&lt;/title&gt;&lt;secondary-title&gt;ACS Sustainable Chemistry &amp;amp; Engineering&lt;/secondary-title&gt;&lt;/titles&gt;&lt;periodical&gt;&lt;full-title&gt;ACS Sustainable Chemistry &amp;amp; Engineering&lt;/full-title&gt;&lt;/periodical&gt;&lt;pages&gt;9846-9856&lt;/pages&gt;&lt;volume&gt;8&lt;/volume&gt;&lt;number&gt;26&lt;/number&gt;&lt;dates&gt;&lt;year&gt;2020&lt;/year&gt;&lt;/dates&gt;&lt;isbn&gt;2168-0485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8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2996A25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80 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Hwang&lt;/Author&gt;&lt;Year&gt;2020&lt;/Year&gt;&lt;RecNum&gt;8&lt;/RecNum&gt;&lt;DisplayText&gt;&lt;style face="superscript"&gt;8&lt;/style&gt;&lt;/DisplayText&gt;&lt;record&gt;&lt;rec-number&gt;8&lt;/rec-number&gt;&lt;foreign-keys&gt;&lt;key app="EN" db-id="5ee9vrra4rfve0eddz5xfdr00tv9sz5vdw9z" timestamp="1623930280"&gt;8&lt;/key&gt;&lt;/foreign-keys&gt;&lt;ref-type name="Journal Article"&gt;17&lt;/ref-type&gt;&lt;contributors&gt;&lt;authors&gt;&lt;author&gt;Hwang, Yeon Jin&lt;/author&gt;&lt;author&gt;Kwon, Yearang&lt;/author&gt;&lt;author&gt;Kim, Yongmin&lt;/author&gt;&lt;author&gt;Sohn, Hyuntae&lt;/author&gt;&lt;author&gt;Nam, Suk Woo&lt;/author&gt;&lt;author&gt;Kim, Joohoon&lt;/author&gt;&lt;author&gt;Autrey, Tom&lt;/author&gt;&lt;author&gt;Yoon, Chang Won&lt;/author&gt;&lt;author&gt;Jo, Young Suk&lt;/author&gt;&lt;author&gt;Jeong, Hyangsoo&lt;/author&gt;&lt;/authors&gt;&lt;/contributors&gt;&lt;titles&gt;&lt;title&gt;Development of an Autothermal Formate-Based Hydrogen Generator: From Optimization of Formate Dehydrogenation Conditions to Thermal Integration with Fuel Cells&lt;/title&gt;&lt;secondary-title&gt;ACS Sustainable Chemistry &amp;amp; Engineering&lt;/secondary-title&gt;&lt;/titles&gt;&lt;periodical&gt;&lt;full-title&gt;ACS Sustainable Chemistry &amp;amp; Engineering&lt;/full-title&gt;&lt;/periodical&gt;&lt;pages&gt;9846-9856&lt;/pages&gt;&lt;volume&gt;8&lt;/volume&gt;&lt;number&gt;26&lt;/number&gt;&lt;dates&gt;&lt;year&gt;2020&lt;/year&gt;&lt;/dates&gt;&lt;isbn&gt;2168-0485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8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289EC27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0.50</w:t>
            </w:r>
          </w:p>
        </w:tc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0355E6C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  <w:lang w:val="pt-BR"/>
              </w:rPr>
              <w:t>NaHCOO + 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pt-BR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lang w:val="pt-BR"/>
              </w:rPr>
              <w:t>O</w:t>
            </w:r>
          </w:p>
          <w:p w14:paraId="5A742F4C" w14:textId="77777777" w:rsidR="00316387" w:rsidRPr="00175867" w:rsidRDefault="0017586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맑은 고딕" w:eastAsia="맑은 고딕" w:hAnsi="맑은 고딕" w:cs="Times New Roman" w:hint="eastAsia"/>
                <w:sz w:val="16"/>
                <w:szCs w:val="16"/>
                <w:lang w:val="pt-BR"/>
              </w:rPr>
              <w:t>→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  <w:lang w:val="pt-BR"/>
              </w:rPr>
              <w:t xml:space="preserve"> NaHCO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pt-BR"/>
              </w:rPr>
              <w:t>3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  <w:lang w:val="pt-BR"/>
              </w:rPr>
              <w:t xml:space="preserve"> + H</w:t>
            </w:r>
            <w:r w:rsidR="00316387"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pt-BR"/>
              </w:rPr>
              <w:t>2</w:t>
            </w:r>
          </w:p>
        </w:tc>
      </w:tr>
      <w:tr w:rsidR="00316387" w:rsidRPr="00175867" w14:paraId="45321C8A" w14:textId="77777777" w:rsidTr="00175867">
        <w:trPr>
          <w:trHeight w:val="66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ACEC776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Methylcyclohexane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9C6EF95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MCH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FE1E863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30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89D2630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32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FCEBB9A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280 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Hamayun&lt;/Author&gt;&lt;Year&gt;2020&lt;/Year&gt;&lt;RecNum&gt;9&lt;/RecNum&gt;&lt;DisplayText&gt;&lt;style face="superscript"&gt;9&lt;/style&gt;&lt;/DisplayText&gt;&lt;record&gt;&lt;rec-number&gt;9&lt;/rec-number&gt;&lt;foreign-keys&gt;&lt;key app="EN" db-id="5ee9vrra4rfve0eddz5xfdr00tv9sz5vdw9z" timestamp="1623930323"&gt;9&lt;/key&gt;&lt;/foreign-keys&gt;&lt;ref-type name="Journal Article"&gt;17&lt;/ref-type&gt;&lt;contributors&gt;&lt;authors&gt;&lt;author&gt;Hamayun, Muhammad Haris&lt;/author&gt;&lt;author&gt;Maafa, Ibrahim M&lt;/author&gt;&lt;author&gt;Hussain, Murid&lt;/author&gt;&lt;author&gt;Aslam, Rabya&lt;/author&gt;&lt;/authors&gt;&lt;/contributors&gt;&lt;titles&gt;&lt;title&gt;Simulation Study to Investigate the Effects of Operational Conditions on Methylcyclohexane Dehydrogenation for Hydrogen Production&lt;/title&gt;&lt;secondary-title&gt;Energies&lt;/secondary-title&gt;&lt;/titles&gt;&lt;periodical&gt;&lt;full-title&gt;Energies&lt;/full-title&gt;&lt;/periodical&gt;&lt;pages&gt;206&lt;/pages&gt;&lt;volume&gt;13&lt;/volume&gt;&lt;number&gt;1&lt;/number&gt;&lt;dates&gt;&lt;year&gt;2020&lt;/year&gt;&lt;/dates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9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8FFFDAE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350 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Hamayun&lt;/Author&gt;&lt;Year&gt;2020&lt;/Year&gt;&lt;RecNum&gt;9&lt;/RecNum&gt;&lt;DisplayText&gt;&lt;style face="superscript"&gt;9&lt;/style&gt;&lt;/DisplayText&gt;&lt;record&gt;&lt;rec-number&gt;9&lt;/rec-number&gt;&lt;foreign-keys&gt;&lt;key app="EN" db-id="5ee9vrra4rfve0eddz5xfdr00tv9sz5vdw9z" timestamp="1623930323"&gt;9&lt;/key&gt;&lt;/foreign-keys&gt;&lt;ref-type name="Journal Article"&gt;17&lt;/ref-type&gt;&lt;contributors&gt;&lt;authors&gt;&lt;author&gt;Hamayun, Muhammad Haris&lt;/author&gt;&lt;author&gt;Maafa, Ibrahim M&lt;/author&gt;&lt;author&gt;Hussain, Murid&lt;/author&gt;&lt;author&gt;Aslam, Rabya&lt;/author&gt;&lt;/authors&gt;&lt;/contributors&gt;&lt;titles&gt;&lt;title&gt;Simulation Study to Investigate the Effects of Operational Conditions on Methylcyclohexane Dehydrogenation for Hydrogen Production&lt;/title&gt;&lt;secondary-title&gt;Energies&lt;/secondary-title&gt;&lt;/titles&gt;&lt;periodical&gt;&lt;full-title&gt;Energies&lt;/full-title&gt;&lt;/periodical&gt;&lt;pages&gt;206&lt;/pages&gt;&lt;volume&gt;13&lt;/volume&gt;&lt;number&gt;1&lt;/number&gt;&lt;dates&gt;&lt;year&gt;2020&lt;/year&gt;&lt;/dates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9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FB3C3EB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68.3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E6FE1B2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="0017586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75867"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C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3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</w:tr>
      <w:tr w:rsidR="00316387" w:rsidRPr="00175867" w14:paraId="403262D2" w14:textId="77777777" w:rsidTr="00175867">
        <w:trPr>
          <w:trHeight w:val="66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E7DC0C9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Dibenzyltoluene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959B304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DBT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1356BAE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70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970DA23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80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96D4827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50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Jorschick&lt;/Author&gt;&lt;Year&gt;2017&lt;/Year&gt;&lt;RecNum&gt;10&lt;/RecNum&gt;&lt;DisplayText&gt;&lt;style face="superscript"&gt;10&lt;/style&gt;&lt;/DisplayText&gt;&lt;record&gt;&lt;rec-number&gt;10&lt;/rec-number&gt;&lt;foreign-keys&gt;&lt;key app="EN" db-id="5ee9vrra4rfve0eddz5xfdr00tv9sz5vdw9z" timestamp="1623930368"&gt;10&lt;/key&gt;&lt;/foreign-keys&gt;&lt;ref-type name="Journal Article"&gt;17&lt;/ref-type&gt;&lt;contributors&gt;&lt;authors&gt;&lt;author&gt;Jorschick, Holger&lt;/author&gt;&lt;author&gt;Preuster, Patrick&lt;/author&gt;&lt;author&gt;Dürr, Stefan&lt;/author&gt;&lt;author&gt;Seidel, Alexander&lt;/author&gt;&lt;author&gt;Müller, Karsten&lt;/author&gt;&lt;author&gt;Bösmann, Andreas&lt;/author&gt;&lt;author&gt;Wasserscheid, P&lt;/author&gt;&lt;/authors&gt;&lt;/contributors&gt;&lt;titles&gt;&lt;title&gt;Hydrogen storage using a hot pressure swing reactor&lt;/title&gt;&lt;secondary-title&gt;Energy &amp;amp; environmental science&lt;/secondary-title&gt;&lt;/titles&gt;&lt;periodical&gt;&lt;full-title&gt;Energy &amp;amp; environmental science&lt;/full-title&gt;&lt;/periodical&gt;&lt;pages&gt;1652-1659&lt;/pages&gt;&lt;volume&gt;10&lt;/volume&gt;&lt;number&gt;7&lt;/number&gt;&lt;dates&gt;&lt;year&gt;2017&lt;/year&gt;&lt;/dates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0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075FF66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310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Jorschick&lt;/Author&gt;&lt;Year&gt;2017&lt;/Year&gt;&lt;RecNum&gt;10&lt;/RecNum&gt;&lt;DisplayText&gt;&lt;style face="superscript"&gt;10&lt;/style&gt;&lt;/DisplayText&gt;&lt;record&gt;&lt;rec-number&gt;10&lt;/rec-number&gt;&lt;foreign-keys&gt;&lt;key app="EN" db-id="5ee9vrra4rfve0eddz5xfdr00tv9sz5vdw9z" timestamp="1623930368"&gt;10&lt;/key&gt;&lt;/foreign-keys&gt;&lt;ref-type name="Journal Article"&gt;17&lt;/ref-type&gt;&lt;contributors&gt;&lt;authors&gt;&lt;author&gt;Jorschick, Holger&lt;/author&gt;&lt;author&gt;Preuster, Patrick&lt;/author&gt;&lt;author&gt;Dürr, Stefan&lt;/author&gt;&lt;author&gt;Seidel, Alexander&lt;/author&gt;&lt;author&gt;Müller, Karsten&lt;/author&gt;&lt;author&gt;Bösmann, Andreas&lt;/author&gt;&lt;author&gt;Wasserscheid, P&lt;/author&gt;&lt;/authors&gt;&lt;/contributors&gt;&lt;titles&gt;&lt;title&gt;Hydrogen storage using a hot pressure swing reactor&lt;/title&gt;&lt;secondary-title&gt;Energy &amp;amp; environmental science&lt;/secondary-title&gt;&lt;/titles&gt;&lt;periodical&gt;&lt;full-title&gt;Energy &amp;amp; environmental science&lt;/full-title&gt;&lt;/periodical&gt;&lt;pages&gt;1652-1659&lt;/pages&gt;&lt;volume&gt;10&lt;/volume&gt;&lt;number&gt;7&lt;/number&gt;&lt;dates&gt;&lt;year&gt;2017&lt;/year&gt;&lt;/dates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0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9D3AFDD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65.40</w:t>
            </w:r>
          </w:p>
        </w:tc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90E99E2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6</w:t>
            </w:r>
            <w:r w:rsidR="0017586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75867"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C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9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</w:tr>
      <w:tr w:rsidR="00316387" w:rsidRPr="00175867" w14:paraId="0F8A2A70" w14:textId="77777777" w:rsidTr="00175867">
        <w:trPr>
          <w:trHeight w:val="66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805E588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N-ethylcarbazole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5438B0A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NEC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B39E968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74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7BC0E68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80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481542B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20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Gong&lt;/Author&gt;&lt;Year&gt;2020&lt;/Year&gt;&lt;RecNum&gt;11&lt;/RecNum&gt;&lt;DisplayText&gt;&lt;style face="superscript"&gt;11&lt;/style&gt;&lt;/DisplayText&gt;&lt;record&gt;&lt;rec-number&gt;11&lt;/rec-number&gt;&lt;foreign-keys&gt;&lt;key app="EN" db-id="5ee9vrra4rfve0eddz5xfdr00tv9sz5vdw9z" timestamp="1623930413"&gt;11&lt;/key&gt;&lt;/foreign-keys&gt;&lt;ref-type name="Journal Article"&gt;17&lt;/ref-type&gt;&lt;contributors&gt;&lt;authors&gt;&lt;author&gt;Gong, Xiang&lt;/author&gt;&lt;author&gt;Jiang, Zhao&lt;/author&gt;&lt;author&gt;Fang, Tao&lt;/author&gt;&lt;/authors&gt;&lt;/contributors&gt;&lt;titles&gt;&lt;title&gt;Enhancing selectivity and reducing cost for dehydrogenation of dodecahydro-N-ethylcarbazole by supporting platinum on titanium dioxide&lt;/title&gt;&lt;secondary-title&gt;International Journal of Hydrogen Energy&lt;/secondary-title&gt;&lt;/titles&gt;&lt;periodical&gt;&lt;full-title&gt;International journal of hydrogen energy&lt;/full-title&gt;&lt;/periodical&gt;&lt;pages&gt;6838-6847&lt;/pages&gt;&lt;volume&gt;45&lt;/volume&gt;&lt;number&gt;11&lt;/number&gt;&lt;dates&gt;&lt;year&gt;2020&lt;/year&gt;&lt;/dates&gt;&lt;isbn&gt;0360-3199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1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086CBCB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00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Gong&lt;/Author&gt;&lt;Year&gt;2020&lt;/Year&gt;&lt;RecNum&gt;11&lt;/RecNum&gt;&lt;DisplayText&gt;&lt;style face="superscript"&gt;11&lt;/style&gt;&lt;/DisplayText&gt;&lt;record&gt;&lt;rec-number&gt;11&lt;/rec-number&gt;&lt;foreign-keys&gt;&lt;key app="EN" db-id="5ee9vrra4rfve0eddz5xfdr00tv9sz5vdw9z" timestamp="1623930413"&gt;11&lt;/key&gt;&lt;/foreign-keys&gt;&lt;ref-type name="Journal Article"&gt;17&lt;/ref-type&gt;&lt;contributors&gt;&lt;authors&gt;&lt;author&gt;Gong, Xiang&lt;/author&gt;&lt;author&gt;Jiang, Zhao&lt;/author&gt;&lt;author&gt;Fang, Tao&lt;/author&gt;&lt;/authors&gt;&lt;/contributors&gt;&lt;titles&gt;&lt;title&gt;Enhancing selectivity and reducing cost for dehydrogenation of dodecahydro-N-ethylcarbazole by supporting platinum on titanium dioxide&lt;/title&gt;&lt;secondary-title&gt;International Journal of Hydrogen Energy&lt;/secondary-title&gt;&lt;/titles&gt;&lt;periodical&gt;&lt;full-title&gt;International journal of hydrogen energy&lt;/full-title&gt;&lt;/periodical&gt;&lt;pages&gt;6838-6847&lt;/pages&gt;&lt;volume&gt;45&lt;/volume&gt;&lt;number&gt;11&lt;/number&gt;&lt;dates&gt;&lt;year&gt;2020&lt;/year&gt;&lt;/dates&gt;&lt;isbn&gt;0360-3199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1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E44D9E0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8.40</w:t>
            </w:r>
          </w:p>
        </w:tc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26749E2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5</w:t>
            </w:r>
            <w:r w:rsidR="00175867">
              <w:rPr>
                <w:rFonts w:ascii="Times New Roman" w:hAnsi="Times New Roman" w:cs="Times New Roman"/>
                <w:sz w:val="16"/>
                <w:szCs w:val="16"/>
              </w:rPr>
              <w:t xml:space="preserve">N </w:t>
            </w:r>
            <w:r w:rsidR="00175867"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C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N + 6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</w:tr>
      <w:tr w:rsidR="00316387" w:rsidRPr="00175867" w14:paraId="3BD8C4DF" w14:textId="77777777" w:rsidTr="00175867">
        <w:trPr>
          <w:trHeight w:val="66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28ABB2B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Dimethyl Ether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5F3B281A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DME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B7E5238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7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8253A50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7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73ACE3B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350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Faungnawakij&lt;/Author&gt;&lt;Year&gt;2007&lt;/Year&gt;&lt;RecNum&gt;12&lt;/RecNum&gt;&lt;DisplayText&gt;&lt;style face="superscript"&gt;12&lt;/style&gt;&lt;/DisplayText&gt;&lt;record&gt;&lt;rec-number&gt;12&lt;/rec-number&gt;&lt;foreign-keys&gt;&lt;key app="EN" db-id="5ee9vrra4rfve0eddz5xfdr00tv9sz5vdw9z" timestamp="1623930459"&gt;12&lt;/key&gt;&lt;/foreign-keys&gt;&lt;ref-type name="Journal Article"&gt;17&lt;/ref-type&gt;&lt;contributors&gt;&lt;authors&gt;&lt;author&gt;Faungnawakij, Kajornsak&lt;/author&gt;&lt;author&gt;Tanaka, Yohei&lt;/author&gt;&lt;author&gt;Shimoda, Naohiro&lt;/author&gt;&lt;author&gt;Fukunaga, Tetsuya&lt;/author&gt;&lt;author&gt;Kikuchi, Ryuji&lt;/author&gt;&lt;author&gt;Eguchi, Koichi&lt;/author&gt;&lt;/authors&gt;&lt;/contributors&gt;&lt;titles&gt;&lt;title&gt;Hydrogen production from dimethyl ether steam reforming over composite catalysts of copper ferrite spinel and alumina&lt;/title&gt;&lt;secondary-title&gt;Applied Catalysis B: Environmental&lt;/secondary-title&gt;&lt;/titles&gt;&lt;periodical&gt;&lt;full-title&gt;Applied Catalysis B: Environmental&lt;/full-title&gt;&lt;/periodical&gt;&lt;pages&gt;144-151&lt;/pages&gt;&lt;volume&gt;74&lt;/volume&gt;&lt;number&gt;1-2&lt;/number&gt;&lt;dates&gt;&lt;year&gt;2007&lt;/year&gt;&lt;/dates&gt;&lt;isbn&gt;0926-3373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2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60665A0" w14:textId="77777777" w:rsidR="00316387" w:rsidRPr="00175867" w:rsidRDefault="00316387" w:rsidP="0043324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450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[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Faungnawakij&lt;/Author&gt;&lt;Year&gt;2007&lt;/Year&gt;&lt;RecNum&gt;12&lt;/RecNum&gt;&lt;DisplayText&gt;&lt;style face="superscript"&gt;12&lt;/style&gt;&lt;/DisplayText&gt;&lt;record&gt;&lt;rec-number&gt;12&lt;/rec-number&gt;&lt;foreign-keys&gt;&lt;key app="EN" db-id="5ee9vrra4rfve0eddz5xfdr00tv9sz5vdw9z" timestamp="1623930459"&gt;12&lt;/key&gt;&lt;/foreign-keys&gt;&lt;ref-type name="Journal Article"&gt;17&lt;/ref-type&gt;&lt;contributors&gt;&lt;authors&gt;&lt;author&gt;Faungnawakij, Kajornsak&lt;/author&gt;&lt;author&gt;Tanaka, Yohei&lt;/author&gt;&lt;author&gt;Shimoda, Naohiro&lt;/author&gt;&lt;author&gt;Fukunaga, Tetsuya&lt;/author&gt;&lt;author&gt;Kikuchi, Ryuji&lt;/author&gt;&lt;author&gt;Eguchi, Koichi&lt;/author&gt;&lt;/authors&gt;&lt;/contributors&gt;&lt;titles&gt;&lt;title&gt;Hydrogen production from dimethyl ether steam reforming over composite catalysts of copper ferrite spinel and alumina&lt;/title&gt;&lt;secondary-title&gt;Applied Catalysis B: Environmental&lt;/secondary-title&gt;&lt;/titles&gt;&lt;periodical&gt;&lt;full-title&gt;Applied Catalysis B: Environmental&lt;/full-title&gt;&lt;/periodical&gt;&lt;pages&gt;144-151&lt;/pages&gt;&lt;volume&gt;74&lt;/volume&gt;&lt;number&gt;1-2&lt;/number&gt;&lt;dates&gt;&lt;year&gt;2007&lt;/year&gt;&lt;/dates&gt;&lt;isbn&gt;0926-3373&lt;/isbn&gt;&lt;urls&gt;&lt;/urls&gt;&lt;/record&gt;&lt;/Cite&gt;&lt;/EndNote&gt;</w:instrTex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33249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2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E75B42B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0.5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48DB801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OC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3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="00175867">
              <w:rPr>
                <w:rFonts w:ascii="Times New Roman" w:hAnsi="Times New Roman" w:cs="Times New Roman"/>
                <w:sz w:val="16"/>
                <w:szCs w:val="16"/>
              </w:rPr>
              <w:t xml:space="preserve">O </w:t>
            </w:r>
            <w:r w:rsidR="00175867"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2C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6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</w:tr>
      <w:tr w:rsidR="00316387" w:rsidRPr="00175867" w14:paraId="091C733B" w14:textId="77777777" w:rsidTr="00175867">
        <w:trPr>
          <w:trHeight w:val="662"/>
        </w:trPr>
        <w:tc>
          <w:tcPr>
            <w:tcW w:w="127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60575EF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Methanol</w:t>
            </w:r>
          </w:p>
        </w:tc>
        <w:tc>
          <w:tcPr>
            <w:tcW w:w="9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A89F9EA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MeOH</w:t>
            </w:r>
          </w:p>
        </w:tc>
        <w:tc>
          <w:tcPr>
            <w:tcW w:w="93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A45404D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DC0AFF4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50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42ADF49" w14:textId="77777777" w:rsidR="00316387" w:rsidRPr="00175867" w:rsidRDefault="00316387" w:rsidP="004C78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230</w:t>
            </w:r>
            <w:r w:rsidR="00433249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[</w:t>
            </w:r>
            <w:r w:rsidR="004C785F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C785F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Sá&lt;/Author&gt;&lt;Year&gt;2010&lt;/Year&gt;&lt;RecNum&gt;13&lt;/RecNum&gt;&lt;DisplayText&gt;&lt;style face="superscript"&gt;13&lt;/style&gt;&lt;/DisplayText&gt;&lt;record&gt;&lt;rec-number&gt;13&lt;/rec-number&gt;&lt;foreign-keys&gt;&lt;key app="EN" db-id="5ee9vrra4rfve0eddz5xfdr00tv9sz5vdw9z" timestamp="1623930531"&gt;13&lt;/key&gt;&lt;/foreign-keys&gt;&lt;ref-type name="Journal Article"&gt;17&lt;/ref-type&gt;&lt;contributors&gt;&lt;authors&gt;&lt;author&gt;Sá, Sandra&lt;/author&gt;&lt;author&gt;Silva, Hugo&lt;/author&gt;&lt;author&gt;Brandão, Lúcia&lt;/author&gt;&lt;author&gt;Sousa, José M&lt;/author&gt;&lt;author&gt;Mendes, Adélio&lt;/author&gt;&lt;/authors&gt;&lt;/contributors&gt;&lt;titles&gt;&lt;title&gt;Catalysts for methanol steam reforming—A review&lt;/title&gt;&lt;secondary-title&gt;Applied Catalysis B: Environmental&lt;/secondary-title&gt;&lt;/titles&gt;&lt;periodical&gt;&lt;full-title&gt;Applied Catalysis B: Environmental&lt;/full-title&gt;&lt;/periodical&gt;&lt;pages&gt;43-57&lt;/pages&gt;&lt;volume&gt;99&lt;/volume&gt;&lt;number&gt;1-2&lt;/number&gt;&lt;dates&gt;&lt;year&gt;2010&lt;/year&gt;&lt;/dates&gt;&lt;isbn&gt;0926-3373&lt;/isbn&gt;&lt;urls&gt;&lt;/urls&gt;&lt;/record&gt;&lt;/Cite&gt;&lt;/EndNote&gt;</w:instrText>
            </w:r>
            <w:r w:rsidR="004C785F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C785F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3</w:t>
            </w:r>
            <w:r w:rsidR="004C785F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BC4BD79" w14:textId="77777777" w:rsidR="00316387" w:rsidRPr="00175867" w:rsidRDefault="00316387" w:rsidP="004C785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300</w:t>
            </w:r>
            <w:r w:rsidR="004C785F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[</w:t>
            </w:r>
            <w:r w:rsidR="004C785F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="004C785F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Sá&lt;/Author&gt;&lt;Year&gt;2010&lt;/Year&gt;&lt;RecNum&gt;13&lt;/RecNum&gt;&lt;DisplayText&gt;&lt;style face="superscript"&gt;13&lt;/style&gt;&lt;/DisplayText&gt;&lt;record&gt;&lt;rec-number&gt;13&lt;/rec-number&gt;&lt;foreign-keys&gt;&lt;key app="EN" db-id="5ee9vrra4rfve0eddz5xfdr00tv9sz5vdw9z" timestamp="1623930531"&gt;13&lt;/key&gt;&lt;/foreign-keys&gt;&lt;ref-type name="Journal Article"&gt;17&lt;/ref-type&gt;&lt;contributors&gt;&lt;authors&gt;&lt;author&gt;Sá, Sandra&lt;/author&gt;&lt;author&gt;Silva, Hugo&lt;/author&gt;&lt;author&gt;Brandão, Lúcia&lt;/author&gt;&lt;author&gt;Sousa, José M&lt;/author&gt;&lt;author&gt;Mendes, Adélio&lt;/author&gt;&lt;/authors&gt;&lt;/contributors&gt;&lt;titles&gt;&lt;title&gt;Catalysts for methanol steam reforming—A review&lt;/title&gt;&lt;secondary-title&gt;Applied Catalysis B: Environmental&lt;/secondary-title&gt;&lt;/titles&gt;&lt;periodical&gt;&lt;full-title&gt;Applied Catalysis B: Environmental&lt;/full-title&gt;&lt;/periodical&gt;&lt;pages&gt;43-57&lt;/pages&gt;&lt;volume&gt;99&lt;/volume&gt;&lt;number&gt;1-2&lt;/number&gt;&lt;dates&gt;&lt;year&gt;2010&lt;/year&gt;&lt;/dates&gt;&lt;isbn&gt;0926-3373&lt;/isbn&gt;&lt;urls&gt;&lt;/urls&gt;&lt;/record&gt;&lt;/Cite&gt;&lt;/EndNote&gt;</w:instrText>
            </w:r>
            <w:r w:rsidR="004C785F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="004C785F" w:rsidRPr="00175867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3</w:t>
            </w:r>
            <w:r w:rsidR="004C785F"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]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5A5AF82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16.5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6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04B056F" w14:textId="77777777" w:rsidR="00316387" w:rsidRPr="00175867" w:rsidRDefault="00316387" w:rsidP="00015DD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C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>OH + 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="00175867">
              <w:rPr>
                <w:rFonts w:ascii="Times New Roman" w:hAnsi="Times New Roman" w:cs="Times New Roman"/>
                <w:sz w:val="16"/>
                <w:szCs w:val="16"/>
              </w:rPr>
              <w:t xml:space="preserve">O </w:t>
            </w:r>
            <w:r w:rsidR="00175867">
              <w:rPr>
                <w:rFonts w:ascii="맑은 고딕" w:eastAsia="맑은 고딕" w:hAnsi="맑은 고딕" w:cs="Times New Roman" w:hint="eastAsia"/>
                <w:sz w:val="16"/>
                <w:szCs w:val="16"/>
              </w:rPr>
              <w:t>→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CO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175867">
              <w:rPr>
                <w:rFonts w:ascii="Times New Roman" w:hAnsi="Times New Roman" w:cs="Times New Roman"/>
                <w:sz w:val="16"/>
                <w:szCs w:val="16"/>
              </w:rPr>
              <w:t xml:space="preserve"> + 3H</w:t>
            </w:r>
            <w:r w:rsidRPr="00175867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</w:tr>
    </w:tbl>
    <w:p w14:paraId="237D544F" w14:textId="77777777" w:rsidR="00316387" w:rsidRPr="00015DD2" w:rsidRDefault="00316387" w:rsidP="00316387">
      <w:pPr>
        <w:rPr>
          <w:rFonts w:ascii="Times New Roman" w:hAnsi="Times New Roman" w:cs="Times New Roman"/>
          <w:sz w:val="16"/>
          <w:szCs w:val="16"/>
        </w:rPr>
      </w:pPr>
      <w:r w:rsidRPr="00015DD2">
        <w:rPr>
          <w:rFonts w:ascii="Times New Roman" w:hAnsi="Times New Roman" w:cs="Times New Roman"/>
          <w:sz w:val="16"/>
          <w:szCs w:val="16"/>
        </w:rPr>
        <w:t>* calculated using Peng-Robinson equation of state in Aspen plus v</w:t>
      </w:r>
      <w:r w:rsidR="000F79BE">
        <w:rPr>
          <w:rFonts w:ascii="Times New Roman" w:hAnsi="Times New Roman" w:cs="Times New Roman"/>
          <w:sz w:val="16"/>
          <w:szCs w:val="16"/>
        </w:rPr>
        <w:t xml:space="preserve"> </w:t>
      </w:r>
      <w:r w:rsidRPr="00015DD2">
        <w:rPr>
          <w:rFonts w:ascii="Times New Roman" w:hAnsi="Times New Roman" w:cs="Times New Roman"/>
          <w:sz w:val="16"/>
          <w:szCs w:val="16"/>
        </w:rPr>
        <w:t>11.</w:t>
      </w:r>
    </w:p>
    <w:p w14:paraId="1A18252E" w14:textId="77777777" w:rsidR="00147F82" w:rsidRPr="00015DD2" w:rsidRDefault="00147F82" w:rsidP="00147F82">
      <w:pPr>
        <w:rPr>
          <w:rFonts w:ascii="Times New Roman" w:hAnsi="Times New Roman" w:cs="Times New Roman"/>
          <w:sz w:val="16"/>
          <w:szCs w:val="16"/>
          <w:lang w:val="en-GB"/>
        </w:rPr>
      </w:pPr>
    </w:p>
    <w:p w14:paraId="2B571E51" w14:textId="77777777" w:rsidR="000F79BE" w:rsidRDefault="000F79BE">
      <w:pPr>
        <w:rPr>
          <w:rFonts w:eastAsia="맑은 고딕"/>
          <w:lang w:val="en-GB"/>
        </w:rPr>
      </w:pPr>
    </w:p>
    <w:p w14:paraId="4832E3A4" w14:textId="77777777" w:rsidR="004C785F" w:rsidRDefault="004C785F">
      <w:pPr>
        <w:rPr>
          <w:rFonts w:eastAsia="맑은 고딕"/>
          <w:lang w:val="en-GB"/>
        </w:rPr>
      </w:pPr>
    </w:p>
    <w:p w14:paraId="6353D8BA" w14:textId="77777777" w:rsidR="004C785F" w:rsidRDefault="004C785F">
      <w:pPr>
        <w:rPr>
          <w:rFonts w:eastAsia="맑은 고딕"/>
          <w:lang w:val="en-GB"/>
        </w:rPr>
      </w:pPr>
    </w:p>
    <w:p w14:paraId="22AE42B8" w14:textId="77777777" w:rsidR="004C785F" w:rsidRDefault="004C785F">
      <w:pPr>
        <w:rPr>
          <w:rFonts w:eastAsia="맑은 고딕"/>
          <w:lang w:val="en-GB"/>
        </w:rPr>
      </w:pPr>
    </w:p>
    <w:p w14:paraId="12425CF2" w14:textId="77777777" w:rsidR="004C785F" w:rsidRDefault="004C785F">
      <w:pPr>
        <w:rPr>
          <w:rFonts w:eastAsia="맑은 고딕"/>
          <w:lang w:val="en-GB"/>
        </w:rPr>
      </w:pPr>
    </w:p>
    <w:p w14:paraId="16F46A10" w14:textId="77777777" w:rsidR="004C785F" w:rsidRDefault="004C785F">
      <w:pPr>
        <w:rPr>
          <w:rFonts w:eastAsia="맑은 고딕"/>
          <w:lang w:val="en-GB"/>
        </w:rPr>
      </w:pPr>
    </w:p>
    <w:p w14:paraId="3995997E" w14:textId="77777777" w:rsidR="004C785F" w:rsidRDefault="004C785F">
      <w:pPr>
        <w:rPr>
          <w:rFonts w:eastAsia="맑은 고딕"/>
          <w:lang w:val="en-GB"/>
        </w:rPr>
      </w:pPr>
    </w:p>
    <w:p w14:paraId="3B2E3AA9" w14:textId="77777777" w:rsidR="000F79BE" w:rsidRPr="004C785F" w:rsidRDefault="000F79BE" w:rsidP="004C785F">
      <w:pPr>
        <w:spacing w:line="240" w:lineRule="auto"/>
        <w:rPr>
          <w:rFonts w:ascii="Times New Roman" w:eastAsia="맑은 고딕" w:hAnsi="Times New Roman" w:cs="Times New Roman"/>
          <w:sz w:val="24"/>
          <w:lang w:val="en-GB"/>
        </w:rPr>
      </w:pPr>
    </w:p>
    <w:p w14:paraId="778D2E99" w14:textId="77777777" w:rsidR="004C785F" w:rsidRPr="004C785F" w:rsidRDefault="000F79BE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eastAsia="맑은 고딕" w:hAnsi="Times New Roman" w:cs="Times New Roman"/>
          <w:sz w:val="24"/>
          <w:lang w:val="en-GB"/>
        </w:rPr>
        <w:fldChar w:fldCharType="begin"/>
      </w:r>
      <w:r w:rsidRPr="004C785F">
        <w:rPr>
          <w:rFonts w:ascii="Times New Roman" w:eastAsia="맑은 고딕" w:hAnsi="Times New Roman" w:cs="Times New Roman"/>
          <w:sz w:val="24"/>
          <w:lang w:val="en-GB"/>
        </w:rPr>
        <w:instrText xml:space="preserve"> ADDIN EN.REFLIST </w:instrText>
      </w:r>
      <w:r w:rsidRPr="004C785F">
        <w:rPr>
          <w:rFonts w:ascii="Times New Roman" w:eastAsia="맑은 고딕" w:hAnsi="Times New Roman" w:cs="Times New Roman"/>
          <w:sz w:val="24"/>
          <w:lang w:val="en-GB"/>
        </w:rPr>
        <w:fldChar w:fldCharType="separate"/>
      </w:r>
      <w:r w:rsidR="004C785F" w:rsidRPr="004C785F">
        <w:rPr>
          <w:rFonts w:ascii="Times New Roman" w:hAnsi="Times New Roman" w:cs="Times New Roman"/>
          <w:szCs w:val="20"/>
        </w:rPr>
        <w:t>1</w:t>
      </w:r>
      <w:r w:rsidR="004C785F" w:rsidRPr="004C785F">
        <w:rPr>
          <w:rFonts w:ascii="Times New Roman" w:hAnsi="Times New Roman" w:cs="Times New Roman"/>
          <w:sz w:val="24"/>
        </w:rPr>
        <w:tab/>
      </w:r>
      <w:r w:rsidR="004C785F" w:rsidRPr="004C785F">
        <w:rPr>
          <w:rFonts w:ascii="Times New Roman" w:hAnsi="Times New Roman" w:cs="Times New Roman"/>
        </w:rPr>
        <w:t>Wang, S.</w:t>
      </w:r>
      <w:r w:rsidR="004C785F" w:rsidRPr="004C785F">
        <w:rPr>
          <w:rFonts w:ascii="Times New Roman" w:hAnsi="Times New Roman" w:cs="Times New Roman"/>
          <w:i/>
        </w:rPr>
        <w:t xml:space="preserve"> et al.</w:t>
      </w:r>
      <w:r w:rsidR="004C785F" w:rsidRPr="004C785F">
        <w:rPr>
          <w:rFonts w:ascii="Times New Roman" w:hAnsi="Times New Roman" w:cs="Times New Roman"/>
        </w:rPr>
        <w:t xml:space="preserve"> Investigation on modification of Ru/CNTs catalyst for the generation of COx-free hydrogen from ammonia. </w:t>
      </w:r>
      <w:r w:rsidR="004C785F" w:rsidRPr="004C785F">
        <w:rPr>
          <w:rFonts w:ascii="Times New Roman" w:hAnsi="Times New Roman" w:cs="Times New Roman"/>
          <w:i/>
        </w:rPr>
        <w:t>Applied Catalysis B: Environmental</w:t>
      </w:r>
      <w:r w:rsidR="004C785F" w:rsidRPr="004C785F">
        <w:rPr>
          <w:rFonts w:ascii="Times New Roman" w:hAnsi="Times New Roman" w:cs="Times New Roman"/>
        </w:rPr>
        <w:t xml:space="preserve"> </w:t>
      </w:r>
      <w:r w:rsidR="004C785F" w:rsidRPr="004C785F">
        <w:rPr>
          <w:rFonts w:ascii="Times New Roman" w:hAnsi="Times New Roman" w:cs="Times New Roman"/>
          <w:b/>
        </w:rPr>
        <w:t>52</w:t>
      </w:r>
      <w:r w:rsidR="004C785F" w:rsidRPr="004C785F">
        <w:rPr>
          <w:rFonts w:ascii="Times New Roman" w:hAnsi="Times New Roman" w:cs="Times New Roman"/>
        </w:rPr>
        <w:t>, 287-299 (2004).</w:t>
      </w:r>
    </w:p>
    <w:p w14:paraId="7E418F2D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2</w:t>
      </w:r>
      <w:r w:rsidRPr="004C785F">
        <w:rPr>
          <w:rFonts w:ascii="Times New Roman" w:hAnsi="Times New Roman" w:cs="Times New Roman"/>
        </w:rPr>
        <w:tab/>
        <w:t>Cha, J.</w:t>
      </w:r>
      <w:r w:rsidRPr="004C785F">
        <w:rPr>
          <w:rFonts w:ascii="Times New Roman" w:hAnsi="Times New Roman" w:cs="Times New Roman"/>
          <w:i/>
        </w:rPr>
        <w:t xml:space="preserve"> et al.</w:t>
      </w:r>
      <w:r w:rsidRPr="004C785F">
        <w:rPr>
          <w:rFonts w:ascii="Times New Roman" w:hAnsi="Times New Roman" w:cs="Times New Roman"/>
        </w:rPr>
        <w:t xml:space="preserve"> Ammonia as an efficient COX-free hydrogen carrier: Fundamentals and feasibility analyses for fuel cell applications. </w:t>
      </w:r>
      <w:r w:rsidRPr="004C785F">
        <w:rPr>
          <w:rFonts w:ascii="Times New Roman" w:hAnsi="Times New Roman" w:cs="Times New Roman"/>
          <w:i/>
        </w:rPr>
        <w:t>Applied energy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224</w:t>
      </w:r>
      <w:r w:rsidRPr="004C785F">
        <w:rPr>
          <w:rFonts w:ascii="Times New Roman" w:hAnsi="Times New Roman" w:cs="Times New Roman"/>
        </w:rPr>
        <w:t>, 194-204 (2018).</w:t>
      </w:r>
    </w:p>
    <w:p w14:paraId="341EAB42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3</w:t>
      </w:r>
      <w:r w:rsidRPr="004C785F">
        <w:rPr>
          <w:rFonts w:ascii="Times New Roman" w:hAnsi="Times New Roman" w:cs="Times New Roman"/>
        </w:rPr>
        <w:tab/>
        <w:t xml:space="preserve">Meloni, E., Martino, M. &amp; Palma, V. A short review on Ni based catalysts and related engineering issues for methane steam reforming. </w:t>
      </w:r>
      <w:r w:rsidRPr="004C785F">
        <w:rPr>
          <w:rFonts w:ascii="Times New Roman" w:hAnsi="Times New Roman" w:cs="Times New Roman"/>
          <w:i/>
        </w:rPr>
        <w:t>Catalysts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10</w:t>
      </w:r>
      <w:r w:rsidRPr="004C785F">
        <w:rPr>
          <w:rFonts w:ascii="Times New Roman" w:hAnsi="Times New Roman" w:cs="Times New Roman"/>
        </w:rPr>
        <w:t>, 352 (2020).</w:t>
      </w:r>
    </w:p>
    <w:p w14:paraId="179CCAD6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4</w:t>
      </w:r>
      <w:r w:rsidRPr="004C785F">
        <w:rPr>
          <w:rFonts w:ascii="Times New Roman" w:hAnsi="Times New Roman" w:cs="Times New Roman"/>
        </w:rPr>
        <w:tab/>
        <w:t xml:space="preserve">Mizuno, T. &amp; Nakajima, T. TPR studies on steam reforming of 2-propanol on Rh/Al 2 O 3, Ru/Al 2 O 3 and Pd/Al 2 O 3. </w:t>
      </w:r>
      <w:r w:rsidRPr="004C785F">
        <w:rPr>
          <w:rFonts w:ascii="Times New Roman" w:hAnsi="Times New Roman" w:cs="Times New Roman"/>
          <w:i/>
        </w:rPr>
        <w:t>Reaction Kinetics and Catalysis Letters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78</w:t>
      </w:r>
      <w:r w:rsidRPr="004C785F">
        <w:rPr>
          <w:rFonts w:ascii="Times New Roman" w:hAnsi="Times New Roman" w:cs="Times New Roman"/>
        </w:rPr>
        <w:t>, 315-324 (2003).</w:t>
      </w:r>
    </w:p>
    <w:p w14:paraId="751E2EA2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5</w:t>
      </w:r>
      <w:r w:rsidRPr="004C785F">
        <w:rPr>
          <w:rFonts w:ascii="Times New Roman" w:hAnsi="Times New Roman" w:cs="Times New Roman"/>
        </w:rPr>
        <w:tab/>
        <w:t xml:space="preserve">Mizuno, T., Matsumura, Y., Nakajima, T. &amp; Mishima, S. Effect of support on catalytic properties of Rh catalysts for steam reforming of 2-propanol. </w:t>
      </w:r>
      <w:r w:rsidRPr="004C785F">
        <w:rPr>
          <w:rFonts w:ascii="Times New Roman" w:hAnsi="Times New Roman" w:cs="Times New Roman"/>
          <w:i/>
        </w:rPr>
        <w:t>International journal of hydrogen energy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28</w:t>
      </w:r>
      <w:r w:rsidRPr="004C785F">
        <w:rPr>
          <w:rFonts w:ascii="Times New Roman" w:hAnsi="Times New Roman" w:cs="Times New Roman"/>
        </w:rPr>
        <w:t>, 1393-1399 (2003).</w:t>
      </w:r>
    </w:p>
    <w:p w14:paraId="21EFF437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6</w:t>
      </w:r>
      <w:r w:rsidRPr="004C785F">
        <w:rPr>
          <w:rFonts w:ascii="Times New Roman" w:hAnsi="Times New Roman" w:cs="Times New Roman"/>
        </w:rPr>
        <w:tab/>
        <w:t>Luo, Y.</w:t>
      </w:r>
      <w:r w:rsidRPr="004C785F">
        <w:rPr>
          <w:rFonts w:ascii="Times New Roman" w:hAnsi="Times New Roman" w:cs="Times New Roman"/>
          <w:i/>
        </w:rPr>
        <w:t xml:space="preserve"> et al.</w:t>
      </w:r>
      <w:r w:rsidRPr="004C785F">
        <w:rPr>
          <w:rFonts w:ascii="Times New Roman" w:hAnsi="Times New Roman" w:cs="Times New Roman"/>
        </w:rPr>
        <w:t xml:space="preserve"> Anchoring IrPdAu nanoparticles on NH2-SBA-15 for fast hydrogen production from formic acid at room temperature. </w:t>
      </w:r>
      <w:r w:rsidRPr="004C785F">
        <w:rPr>
          <w:rFonts w:ascii="Times New Roman" w:hAnsi="Times New Roman" w:cs="Times New Roman"/>
          <w:i/>
        </w:rPr>
        <w:t>ACS applied materials &amp; interfaces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12</w:t>
      </w:r>
      <w:r w:rsidRPr="004C785F">
        <w:rPr>
          <w:rFonts w:ascii="Times New Roman" w:hAnsi="Times New Roman" w:cs="Times New Roman"/>
        </w:rPr>
        <w:t>, 8082-8090 (2020).</w:t>
      </w:r>
    </w:p>
    <w:p w14:paraId="0D78A319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7</w:t>
      </w:r>
      <w:r w:rsidRPr="004C785F">
        <w:rPr>
          <w:rFonts w:ascii="Times New Roman" w:hAnsi="Times New Roman" w:cs="Times New Roman"/>
        </w:rPr>
        <w:tab/>
        <w:t xml:space="preserve">Stathi, P., Deligiannakis, Y., Avgouropoulos, G. &amp; Louloudi, M. Efficient H2 production from formic acid by a supported iron catalyst on silica. </w:t>
      </w:r>
      <w:r w:rsidRPr="004C785F">
        <w:rPr>
          <w:rFonts w:ascii="Times New Roman" w:hAnsi="Times New Roman" w:cs="Times New Roman"/>
          <w:i/>
        </w:rPr>
        <w:t>Applied Catalysis A: General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498</w:t>
      </w:r>
      <w:r w:rsidRPr="004C785F">
        <w:rPr>
          <w:rFonts w:ascii="Times New Roman" w:hAnsi="Times New Roman" w:cs="Times New Roman"/>
        </w:rPr>
        <w:t>, 176-184 (2015).</w:t>
      </w:r>
    </w:p>
    <w:p w14:paraId="6815A3A3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8</w:t>
      </w:r>
      <w:r w:rsidRPr="004C785F">
        <w:rPr>
          <w:rFonts w:ascii="Times New Roman" w:hAnsi="Times New Roman" w:cs="Times New Roman"/>
        </w:rPr>
        <w:tab/>
        <w:t>Hwang, Y. J.</w:t>
      </w:r>
      <w:r w:rsidRPr="004C785F">
        <w:rPr>
          <w:rFonts w:ascii="Times New Roman" w:hAnsi="Times New Roman" w:cs="Times New Roman"/>
          <w:i/>
        </w:rPr>
        <w:t xml:space="preserve"> et al.</w:t>
      </w:r>
      <w:r w:rsidRPr="004C785F">
        <w:rPr>
          <w:rFonts w:ascii="Times New Roman" w:hAnsi="Times New Roman" w:cs="Times New Roman"/>
        </w:rPr>
        <w:t xml:space="preserve"> Development of an Autothermal Formate-Based Hydrogen Generator: From Optimization of Formate Dehydrogenation Conditions to Thermal Integration with Fuel Cells. </w:t>
      </w:r>
      <w:r w:rsidRPr="004C785F">
        <w:rPr>
          <w:rFonts w:ascii="Times New Roman" w:hAnsi="Times New Roman" w:cs="Times New Roman"/>
          <w:i/>
        </w:rPr>
        <w:t>ACS Sustainable Chemistry &amp; Engineering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8</w:t>
      </w:r>
      <w:r w:rsidRPr="004C785F">
        <w:rPr>
          <w:rFonts w:ascii="Times New Roman" w:hAnsi="Times New Roman" w:cs="Times New Roman"/>
        </w:rPr>
        <w:t>, 9846-9856 (2020).</w:t>
      </w:r>
    </w:p>
    <w:p w14:paraId="21338ED7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9</w:t>
      </w:r>
      <w:r w:rsidRPr="004C785F">
        <w:rPr>
          <w:rFonts w:ascii="Times New Roman" w:hAnsi="Times New Roman" w:cs="Times New Roman"/>
        </w:rPr>
        <w:tab/>
        <w:t xml:space="preserve">Hamayun, M. H., Maafa, I. M., Hussain, M. &amp; Aslam, R. Simulation Study to Investigate the Effects of Operational Conditions on Methylcyclohexane Dehydrogenation for Hydrogen Production. </w:t>
      </w:r>
      <w:r w:rsidRPr="004C785F">
        <w:rPr>
          <w:rFonts w:ascii="Times New Roman" w:hAnsi="Times New Roman" w:cs="Times New Roman"/>
          <w:i/>
        </w:rPr>
        <w:t>Energies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13</w:t>
      </w:r>
      <w:r w:rsidRPr="004C785F">
        <w:rPr>
          <w:rFonts w:ascii="Times New Roman" w:hAnsi="Times New Roman" w:cs="Times New Roman"/>
        </w:rPr>
        <w:t>, 206 (2020).</w:t>
      </w:r>
    </w:p>
    <w:p w14:paraId="51FB93CA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10</w:t>
      </w:r>
      <w:r w:rsidRPr="004C785F">
        <w:rPr>
          <w:rFonts w:ascii="Times New Roman" w:hAnsi="Times New Roman" w:cs="Times New Roman"/>
        </w:rPr>
        <w:tab/>
        <w:t>Jorschick, H.</w:t>
      </w:r>
      <w:r w:rsidRPr="004C785F">
        <w:rPr>
          <w:rFonts w:ascii="Times New Roman" w:hAnsi="Times New Roman" w:cs="Times New Roman"/>
          <w:i/>
        </w:rPr>
        <w:t xml:space="preserve"> et al.</w:t>
      </w:r>
      <w:r w:rsidRPr="004C785F">
        <w:rPr>
          <w:rFonts w:ascii="Times New Roman" w:hAnsi="Times New Roman" w:cs="Times New Roman"/>
        </w:rPr>
        <w:t xml:space="preserve"> Hydrogen storage using a hot pressure swing reactor. </w:t>
      </w:r>
      <w:r w:rsidRPr="004C785F">
        <w:rPr>
          <w:rFonts w:ascii="Times New Roman" w:hAnsi="Times New Roman" w:cs="Times New Roman"/>
          <w:i/>
        </w:rPr>
        <w:t>Energy &amp; environmental science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10</w:t>
      </w:r>
      <w:r w:rsidRPr="004C785F">
        <w:rPr>
          <w:rFonts w:ascii="Times New Roman" w:hAnsi="Times New Roman" w:cs="Times New Roman"/>
        </w:rPr>
        <w:t>, 1652-1659 (2017).</w:t>
      </w:r>
    </w:p>
    <w:p w14:paraId="3B618360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11</w:t>
      </w:r>
      <w:r w:rsidRPr="004C785F">
        <w:rPr>
          <w:rFonts w:ascii="Times New Roman" w:hAnsi="Times New Roman" w:cs="Times New Roman"/>
        </w:rPr>
        <w:tab/>
        <w:t xml:space="preserve">Gong, X., Jiang, Z. &amp; Fang, T. Enhancing selectivity and reducing cost for dehydrogenation of dodecahydro-N-ethylcarbazole by supporting platinum on titanium dioxide. </w:t>
      </w:r>
      <w:r w:rsidRPr="004C785F">
        <w:rPr>
          <w:rFonts w:ascii="Times New Roman" w:hAnsi="Times New Roman" w:cs="Times New Roman"/>
          <w:i/>
        </w:rPr>
        <w:t>International Journal of Hydrogen Energy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45</w:t>
      </w:r>
      <w:r w:rsidRPr="004C785F">
        <w:rPr>
          <w:rFonts w:ascii="Times New Roman" w:hAnsi="Times New Roman" w:cs="Times New Roman"/>
        </w:rPr>
        <w:t>, 6838-6847 (2020).</w:t>
      </w:r>
    </w:p>
    <w:p w14:paraId="26F9CF4C" w14:textId="77777777" w:rsidR="004C785F" w:rsidRPr="004C785F" w:rsidRDefault="004C785F" w:rsidP="004C785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12</w:t>
      </w:r>
      <w:r w:rsidRPr="004C785F">
        <w:rPr>
          <w:rFonts w:ascii="Times New Roman" w:hAnsi="Times New Roman" w:cs="Times New Roman"/>
        </w:rPr>
        <w:tab/>
        <w:t>Faungnawakij, K.</w:t>
      </w:r>
      <w:r w:rsidRPr="004C785F">
        <w:rPr>
          <w:rFonts w:ascii="Times New Roman" w:hAnsi="Times New Roman" w:cs="Times New Roman"/>
          <w:i/>
        </w:rPr>
        <w:t xml:space="preserve"> et al.</w:t>
      </w:r>
      <w:r w:rsidRPr="004C785F">
        <w:rPr>
          <w:rFonts w:ascii="Times New Roman" w:hAnsi="Times New Roman" w:cs="Times New Roman"/>
        </w:rPr>
        <w:t xml:space="preserve"> Hydrogen production from dimethyl ether steam reforming over composite catalysts of copper ferrite spinel and alumina. </w:t>
      </w:r>
      <w:r w:rsidRPr="004C785F">
        <w:rPr>
          <w:rFonts w:ascii="Times New Roman" w:hAnsi="Times New Roman" w:cs="Times New Roman"/>
          <w:i/>
        </w:rPr>
        <w:t>Applied Catalysis B: Environmental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74</w:t>
      </w:r>
      <w:r w:rsidRPr="004C785F">
        <w:rPr>
          <w:rFonts w:ascii="Times New Roman" w:hAnsi="Times New Roman" w:cs="Times New Roman"/>
        </w:rPr>
        <w:t>, 144-151 (2007).</w:t>
      </w:r>
    </w:p>
    <w:p w14:paraId="58924CC8" w14:textId="77777777" w:rsidR="004C785F" w:rsidRPr="004C785F" w:rsidRDefault="004C785F" w:rsidP="004C785F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4C785F">
        <w:rPr>
          <w:rFonts w:ascii="Times New Roman" w:hAnsi="Times New Roman" w:cs="Times New Roman"/>
        </w:rPr>
        <w:t>13</w:t>
      </w:r>
      <w:r w:rsidRPr="004C785F">
        <w:rPr>
          <w:rFonts w:ascii="Times New Roman" w:hAnsi="Times New Roman" w:cs="Times New Roman"/>
        </w:rPr>
        <w:tab/>
        <w:t xml:space="preserve">Sá, S., Silva, H., Brandão, L., Sousa, J. M. &amp; Mendes, A. Catalysts for methanol steam reforming—A review. </w:t>
      </w:r>
      <w:r w:rsidRPr="004C785F">
        <w:rPr>
          <w:rFonts w:ascii="Times New Roman" w:hAnsi="Times New Roman" w:cs="Times New Roman"/>
          <w:i/>
        </w:rPr>
        <w:t>Applied Catalysis B: Environmental</w:t>
      </w:r>
      <w:r w:rsidRPr="004C785F">
        <w:rPr>
          <w:rFonts w:ascii="Times New Roman" w:hAnsi="Times New Roman" w:cs="Times New Roman"/>
        </w:rPr>
        <w:t xml:space="preserve"> </w:t>
      </w:r>
      <w:r w:rsidRPr="004C785F">
        <w:rPr>
          <w:rFonts w:ascii="Times New Roman" w:hAnsi="Times New Roman" w:cs="Times New Roman"/>
          <w:b/>
        </w:rPr>
        <w:t>99</w:t>
      </w:r>
      <w:r w:rsidRPr="004C785F">
        <w:rPr>
          <w:rFonts w:ascii="Times New Roman" w:hAnsi="Times New Roman" w:cs="Times New Roman"/>
        </w:rPr>
        <w:t>, 43-57 (2010).</w:t>
      </w:r>
    </w:p>
    <w:p w14:paraId="7F987B01" w14:textId="669555D4" w:rsidR="00147F82" w:rsidRPr="00015DD2" w:rsidRDefault="000F79BE" w:rsidP="004C785F">
      <w:pPr>
        <w:spacing w:line="240" w:lineRule="auto"/>
        <w:rPr>
          <w:rFonts w:eastAsia="맑은 고딕"/>
          <w:lang w:val="en-GB"/>
        </w:rPr>
      </w:pPr>
      <w:r w:rsidRPr="004C785F">
        <w:rPr>
          <w:rFonts w:ascii="Times New Roman" w:eastAsia="맑은 고딕" w:hAnsi="Times New Roman" w:cs="Times New Roman"/>
          <w:sz w:val="24"/>
          <w:lang w:val="en-GB"/>
        </w:rPr>
        <w:fldChar w:fldCharType="end"/>
      </w:r>
    </w:p>
    <w:sectPr w:rsidR="00147F82" w:rsidRPr="00015DD2" w:rsidSect="00B45E61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9C72567" w16cid:durableId="24C4CF0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C769AD9" w14:textId="77777777" w:rsidR="00264375" w:rsidRDefault="00264375" w:rsidP="00147F82">
      <w:pPr>
        <w:spacing w:after="0" w:line="240" w:lineRule="auto"/>
      </w:pPr>
      <w:r>
        <w:separator/>
      </w:r>
    </w:p>
  </w:endnote>
  <w:endnote w:type="continuationSeparator" w:id="0">
    <w:p w14:paraId="717B754A" w14:textId="77777777" w:rsidR="00264375" w:rsidRDefault="00264375" w:rsidP="00147F8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8EB4780" w14:textId="77777777" w:rsidR="00264375" w:rsidRDefault="00264375" w:rsidP="00147F82">
      <w:pPr>
        <w:spacing w:after="0" w:line="240" w:lineRule="auto"/>
      </w:pPr>
      <w:r>
        <w:separator/>
      </w:r>
    </w:p>
  </w:footnote>
  <w:footnote w:type="continuationSeparator" w:id="0">
    <w:p w14:paraId="6FFF1138" w14:textId="77777777" w:rsidR="00264375" w:rsidRDefault="00264375" w:rsidP="00147F8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e9vrra4rfve0eddz5xfdr00tv9sz5vdw9z&quot;&gt;CeHP-PBI_Extended Data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/record-ids&gt;&lt;/item&gt;&lt;/Libraries&gt;"/>
  </w:docVars>
  <w:rsids>
    <w:rsidRoot w:val="004C492B"/>
    <w:rsid w:val="00000DA0"/>
    <w:rsid w:val="00015DD2"/>
    <w:rsid w:val="000F3828"/>
    <w:rsid w:val="000F79BE"/>
    <w:rsid w:val="00146660"/>
    <w:rsid w:val="00147F82"/>
    <w:rsid w:val="00175867"/>
    <w:rsid w:val="001B17A0"/>
    <w:rsid w:val="001B36DC"/>
    <w:rsid w:val="00264375"/>
    <w:rsid w:val="002841CD"/>
    <w:rsid w:val="002A3ABE"/>
    <w:rsid w:val="00316387"/>
    <w:rsid w:val="0032009D"/>
    <w:rsid w:val="003234F5"/>
    <w:rsid w:val="00372DD9"/>
    <w:rsid w:val="00433249"/>
    <w:rsid w:val="00470692"/>
    <w:rsid w:val="004C492B"/>
    <w:rsid w:val="004C785F"/>
    <w:rsid w:val="004E1BB1"/>
    <w:rsid w:val="004E572D"/>
    <w:rsid w:val="00554CF1"/>
    <w:rsid w:val="00590EA0"/>
    <w:rsid w:val="005F692C"/>
    <w:rsid w:val="009772D1"/>
    <w:rsid w:val="00AD2F09"/>
    <w:rsid w:val="00AE654B"/>
    <w:rsid w:val="00B45E61"/>
    <w:rsid w:val="00BF2B17"/>
    <w:rsid w:val="00C05091"/>
    <w:rsid w:val="00C12159"/>
    <w:rsid w:val="00C4138E"/>
    <w:rsid w:val="00C56E01"/>
    <w:rsid w:val="00D451FC"/>
    <w:rsid w:val="00DC2B9D"/>
    <w:rsid w:val="00E55582"/>
    <w:rsid w:val="00E676A8"/>
    <w:rsid w:val="00E95F37"/>
    <w:rsid w:val="00EB1B66"/>
    <w:rsid w:val="00EC5DCF"/>
    <w:rsid w:val="00F02655"/>
    <w:rsid w:val="00F71CAE"/>
    <w:rsid w:val="00FD55FB"/>
    <w:rsid w:val="00FF40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3562F38"/>
  <w15:docId w15:val="{7245D43F-54AA-47F7-BC08-10295A9210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45E61"/>
    <w:pPr>
      <w:widowControl w:val="0"/>
      <w:wordWrap w:val="0"/>
      <w:autoSpaceDE w:val="0"/>
      <w:autoSpaceDN w:val="0"/>
      <w:spacing w:after="160" w:line="259" w:lineRule="auto"/>
      <w:jc w:val="both"/>
    </w:pPr>
    <w:rPr>
      <w:kern w:val="2"/>
      <w:sz w:val="20"/>
      <w:lang w:eastAsia="ko-KR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5F692C"/>
    <w:rPr>
      <w:sz w:val="16"/>
      <w:szCs w:val="16"/>
    </w:rPr>
  </w:style>
  <w:style w:type="paragraph" w:styleId="a4">
    <w:name w:val="annotation text"/>
    <w:basedOn w:val="a"/>
    <w:link w:val="Char"/>
    <w:uiPriority w:val="99"/>
    <w:semiHidden/>
    <w:unhideWhenUsed/>
    <w:rsid w:val="005F692C"/>
    <w:pPr>
      <w:spacing w:line="240" w:lineRule="auto"/>
    </w:pPr>
    <w:rPr>
      <w:szCs w:val="20"/>
    </w:rPr>
  </w:style>
  <w:style w:type="character" w:customStyle="1" w:styleId="Char">
    <w:name w:val="메모 텍스트 Char"/>
    <w:basedOn w:val="a0"/>
    <w:link w:val="a4"/>
    <w:uiPriority w:val="99"/>
    <w:semiHidden/>
    <w:rsid w:val="005F692C"/>
    <w:rPr>
      <w:kern w:val="2"/>
      <w:sz w:val="20"/>
      <w:szCs w:val="20"/>
      <w:lang w:eastAsia="ko-KR"/>
    </w:rPr>
  </w:style>
  <w:style w:type="paragraph" w:styleId="a5">
    <w:name w:val="annotation subject"/>
    <w:basedOn w:val="a4"/>
    <w:next w:val="a4"/>
    <w:link w:val="Char0"/>
    <w:uiPriority w:val="99"/>
    <w:semiHidden/>
    <w:unhideWhenUsed/>
    <w:rsid w:val="005F692C"/>
    <w:rPr>
      <w:b/>
      <w:bCs/>
    </w:rPr>
  </w:style>
  <w:style w:type="character" w:customStyle="1" w:styleId="Char0">
    <w:name w:val="메모 주제 Char"/>
    <w:basedOn w:val="Char"/>
    <w:link w:val="a5"/>
    <w:uiPriority w:val="99"/>
    <w:semiHidden/>
    <w:rsid w:val="005F692C"/>
    <w:rPr>
      <w:b/>
      <w:bCs/>
      <w:kern w:val="2"/>
      <w:sz w:val="20"/>
      <w:szCs w:val="20"/>
      <w:lang w:eastAsia="ko-KR"/>
    </w:rPr>
  </w:style>
  <w:style w:type="paragraph" w:styleId="a6">
    <w:name w:val="Balloon Text"/>
    <w:basedOn w:val="a"/>
    <w:link w:val="Char1"/>
    <w:uiPriority w:val="99"/>
    <w:semiHidden/>
    <w:unhideWhenUsed/>
    <w:rsid w:val="005F692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풍선 도움말 텍스트 Char"/>
    <w:basedOn w:val="a0"/>
    <w:link w:val="a6"/>
    <w:uiPriority w:val="99"/>
    <w:semiHidden/>
    <w:rsid w:val="005F692C"/>
    <w:rPr>
      <w:rFonts w:ascii="Tahoma" w:hAnsi="Tahoma" w:cs="Tahoma"/>
      <w:kern w:val="2"/>
      <w:sz w:val="16"/>
      <w:szCs w:val="16"/>
      <w:lang w:eastAsia="ko-KR"/>
    </w:rPr>
  </w:style>
  <w:style w:type="paragraph" w:styleId="a7">
    <w:name w:val="header"/>
    <w:basedOn w:val="a"/>
    <w:link w:val="Char2"/>
    <w:uiPriority w:val="99"/>
    <w:unhideWhenUsed/>
    <w:rsid w:val="00147F82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머리글 Char"/>
    <w:basedOn w:val="a0"/>
    <w:link w:val="a7"/>
    <w:uiPriority w:val="99"/>
    <w:rsid w:val="00147F82"/>
    <w:rPr>
      <w:kern w:val="2"/>
      <w:sz w:val="20"/>
      <w:lang w:eastAsia="ko-KR"/>
    </w:rPr>
  </w:style>
  <w:style w:type="paragraph" w:styleId="a8">
    <w:name w:val="footer"/>
    <w:basedOn w:val="a"/>
    <w:link w:val="Char3"/>
    <w:uiPriority w:val="99"/>
    <w:unhideWhenUsed/>
    <w:rsid w:val="00147F82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바닥글 Char"/>
    <w:basedOn w:val="a0"/>
    <w:link w:val="a8"/>
    <w:uiPriority w:val="99"/>
    <w:rsid w:val="00147F82"/>
    <w:rPr>
      <w:kern w:val="2"/>
      <w:sz w:val="20"/>
      <w:lang w:eastAsia="ko-KR"/>
    </w:rPr>
  </w:style>
  <w:style w:type="paragraph" w:customStyle="1" w:styleId="EndNoteBibliographyTitle">
    <w:name w:val="EndNote Bibliography Title"/>
    <w:basedOn w:val="a"/>
    <w:link w:val="EndNoteBibliographyTitleChar"/>
    <w:rsid w:val="000F79B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0F79BE"/>
    <w:rPr>
      <w:rFonts w:ascii="Calibri" w:hAnsi="Calibri" w:cs="Calibri"/>
      <w:noProof/>
      <w:kern w:val="2"/>
      <w:sz w:val="20"/>
      <w:lang w:eastAsia="ko-KR"/>
    </w:rPr>
  </w:style>
  <w:style w:type="paragraph" w:customStyle="1" w:styleId="EndNoteBibliography">
    <w:name w:val="EndNote Bibliography"/>
    <w:basedOn w:val="a"/>
    <w:link w:val="EndNoteBibliographyChar"/>
    <w:rsid w:val="000F79B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0F79BE"/>
    <w:rPr>
      <w:rFonts w:ascii="Calibri" w:hAnsi="Calibri" w:cs="Calibri"/>
      <w:noProof/>
      <w:kern w:val="2"/>
      <w:sz w:val="20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0905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9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54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44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11" Type="http://schemas.microsoft.com/office/2016/09/relationships/commentsIds" Target="commentsIds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4934</Words>
  <Characters>28129</Characters>
  <Application>Microsoft Office Word</Application>
  <DocSecurity>0</DocSecurity>
  <Lines>234</Lines>
  <Paragraphs>65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thor</dc:creator>
  <cp:keywords/>
  <dc:description/>
  <cp:lastModifiedBy>KIST</cp:lastModifiedBy>
  <cp:revision>4</cp:revision>
  <dcterms:created xsi:type="dcterms:W3CDTF">2021-08-19T07:45:00Z</dcterms:created>
  <dcterms:modified xsi:type="dcterms:W3CDTF">2021-08-19T13:46:00Z</dcterms:modified>
</cp:coreProperties>
</file>